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C9C88DA" w14:textId="37FED9E0"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5C3ADFD8" w14:textId="77777777" w:rsidR="00065CBA" w:rsidRPr="00065CBA" w:rsidRDefault="00065CBA" w:rsidP="008D20E9">
      <w:pPr>
        <w:pStyle w:val="Normal1"/>
        <w:spacing w:line="240" w:lineRule="auto"/>
        <w:rPr>
          <w:sz w:val="24"/>
          <w:szCs w:val="24"/>
        </w:rPr>
      </w:pPr>
    </w:p>
    <w:p w14:paraId="59AA5AB4" w14:textId="77777777" w:rsidR="00065CBA" w:rsidRDefault="00065CBA" w:rsidP="008D20E9">
      <w:pPr>
        <w:pStyle w:val="Normal1"/>
        <w:spacing w:line="240" w:lineRule="auto"/>
        <w:rPr>
          <w:sz w:val="24"/>
          <w:szCs w:val="24"/>
        </w:rPr>
      </w:pPr>
      <w:r w:rsidRPr="00065CBA">
        <w:rPr>
          <w:sz w:val="24"/>
          <w:szCs w:val="24"/>
        </w:rPr>
        <w:t>Authors: Samir Soneji, PhD</w:t>
      </w:r>
    </w:p>
    <w:p w14:paraId="7766812E"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3276C117" w14:textId="77777777" w:rsidR="008D20E9" w:rsidRPr="00065CBA" w:rsidRDefault="008D20E9" w:rsidP="008D20E9">
      <w:pPr>
        <w:pStyle w:val="Normal1"/>
        <w:spacing w:line="240" w:lineRule="auto"/>
        <w:rPr>
          <w:sz w:val="24"/>
          <w:szCs w:val="24"/>
        </w:rPr>
      </w:pPr>
    </w:p>
    <w:p w14:paraId="10DA611B"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419462F1" w14:textId="77777777" w:rsidR="00065CBA" w:rsidRPr="00065CBA" w:rsidRDefault="00065CBA" w:rsidP="008D20E9">
      <w:pPr>
        <w:pStyle w:val="Normal1"/>
        <w:spacing w:line="240" w:lineRule="auto"/>
        <w:rPr>
          <w:sz w:val="24"/>
          <w:szCs w:val="24"/>
        </w:rPr>
      </w:pPr>
    </w:p>
    <w:p w14:paraId="74A483AD" w14:textId="5FC01694"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665C72AA" w14:textId="77777777" w:rsidR="00065CBA" w:rsidRPr="00065CBA" w:rsidRDefault="00065CBA" w:rsidP="008D20E9">
      <w:pPr>
        <w:pStyle w:val="Normal1"/>
        <w:spacing w:line="240" w:lineRule="auto"/>
        <w:rPr>
          <w:sz w:val="24"/>
          <w:szCs w:val="24"/>
        </w:rPr>
      </w:pPr>
    </w:p>
    <w:p w14:paraId="03A7D67A" w14:textId="74AADAD4"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70</w:t>
      </w:r>
    </w:p>
    <w:p w14:paraId="58DBBD51" w14:textId="77777777" w:rsidR="00065CBA" w:rsidRPr="00065CBA" w:rsidRDefault="00065CBA" w:rsidP="008D20E9">
      <w:pPr>
        <w:pStyle w:val="Normal1"/>
        <w:spacing w:line="240" w:lineRule="auto"/>
        <w:rPr>
          <w:sz w:val="24"/>
          <w:szCs w:val="24"/>
        </w:rPr>
      </w:pPr>
    </w:p>
    <w:p w14:paraId="00FAB2B5" w14:textId="77777777" w:rsidR="008D20E9" w:rsidRDefault="008D20E9" w:rsidP="008D20E9">
      <w:pPr>
        <w:spacing w:line="240" w:lineRule="auto"/>
      </w:pPr>
      <w:r>
        <w:br w:type="page"/>
      </w:r>
    </w:p>
    <w:p w14:paraId="2CA67AE9" w14:textId="5999F724"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4)</w:t>
      </w:r>
    </w:p>
    <w:p w14:paraId="09C5F61F" w14:textId="77777777" w:rsidR="008D20E9" w:rsidRPr="008D20E9" w:rsidRDefault="008D20E9" w:rsidP="008D20E9">
      <w:pPr>
        <w:pStyle w:val="Normal1"/>
        <w:spacing w:line="240" w:lineRule="auto"/>
        <w:rPr>
          <w:b/>
          <w:sz w:val="24"/>
          <w:szCs w:val="24"/>
        </w:rPr>
      </w:pPr>
    </w:p>
    <w:p w14:paraId="0A7FA818" w14:textId="59163FFB"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EB2808">
        <w:rPr>
          <w:bCs/>
          <w:sz w:val="24"/>
          <w:szCs w:val="24"/>
        </w:rPr>
        <w:t>US b</w:t>
      </w:r>
      <w:r w:rsidR="00B35181">
        <w:rPr>
          <w:bCs/>
          <w:sz w:val="24"/>
          <w:szCs w:val="24"/>
        </w:rPr>
        <w:t xml:space="preserve">reast cancer mortality rates declined by 32% </w:t>
      </w:r>
      <w:r w:rsidR="00293907">
        <w:rPr>
          <w:bCs/>
          <w:sz w:val="24"/>
          <w:szCs w:val="24"/>
        </w:rPr>
        <w:t>since 1975</w:t>
      </w:r>
      <w:r w:rsidR="00EB2808">
        <w:rPr>
          <w:bCs/>
          <w:sz w:val="24"/>
          <w:szCs w:val="24"/>
        </w:rPr>
        <w:t xml:space="preserve">, although the precise contributions of earlier detection and advancements in breast cancer treatment remain unknown.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p>
    <w:p w14:paraId="5E604B9D" w14:textId="77777777" w:rsidR="008D20E9" w:rsidRDefault="008D20E9" w:rsidP="008D20E9">
      <w:pPr>
        <w:pStyle w:val="Normal1"/>
        <w:spacing w:line="240" w:lineRule="auto"/>
        <w:rPr>
          <w:sz w:val="24"/>
          <w:szCs w:val="24"/>
        </w:rPr>
      </w:pPr>
    </w:p>
    <w:p w14:paraId="2F41B2A5" w14:textId="6D0DF28C"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up to 32% in a sensitivity analysis.</w:t>
      </w:r>
    </w:p>
    <w:p w14:paraId="066F359E" w14:textId="77777777" w:rsidR="00AE0563" w:rsidRDefault="00AE0563" w:rsidP="008D20E9">
      <w:pPr>
        <w:pStyle w:val="Normal1"/>
        <w:spacing w:line="240" w:lineRule="auto"/>
        <w:rPr>
          <w:sz w:val="24"/>
          <w:szCs w:val="24"/>
        </w:rPr>
      </w:pPr>
    </w:p>
    <w:p w14:paraId="7368A16C"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the 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1005A0D3" w14:textId="77777777" w:rsidR="00AE0563" w:rsidRDefault="00AE0563" w:rsidP="008D20E9">
      <w:pPr>
        <w:pStyle w:val="Normal1"/>
        <w:spacing w:line="240" w:lineRule="auto"/>
        <w:rPr>
          <w:sz w:val="24"/>
          <w:szCs w:val="24"/>
        </w:rPr>
      </w:pPr>
    </w:p>
    <w:p w14:paraId="42F78A68"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2D8583C3" w14:textId="77777777" w:rsidR="00F62C08" w:rsidRDefault="00F62C08">
      <w:pPr>
        <w:rPr>
          <w:b/>
          <w:sz w:val="24"/>
          <w:szCs w:val="24"/>
        </w:rPr>
      </w:pPr>
      <w:r>
        <w:rPr>
          <w:b/>
          <w:sz w:val="24"/>
          <w:szCs w:val="24"/>
        </w:rPr>
        <w:br w:type="page"/>
      </w:r>
    </w:p>
    <w:p w14:paraId="761C8A5B" w14:textId="77777777" w:rsidR="00226350" w:rsidRDefault="00065CBA" w:rsidP="008D20E9">
      <w:pPr>
        <w:pStyle w:val="Normal1"/>
        <w:spacing w:line="480" w:lineRule="auto"/>
      </w:pPr>
      <w:r>
        <w:rPr>
          <w:b/>
          <w:sz w:val="24"/>
          <w:szCs w:val="24"/>
        </w:rPr>
        <w:lastRenderedPageBreak/>
        <w:t>INTRODUCTION</w:t>
      </w:r>
    </w:p>
    <w:p w14:paraId="3FF4BFF1" w14:textId="7D4C7D77"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A927B2">
        <w:rPr>
          <w:sz w:val="24"/>
          <w:szCs w:val="24"/>
        </w:rPr>
        <w:instrText xml:space="preserve"> ADDIN ZOTERO_ITEM CSL_CITATION {"citationID":"euehJksP","properties":{"formattedCitation":"{\\rtf \\super 1\\uc0\\u8211{}6\\nosupersub{}}","plainCitation":"1–6"},"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accessed":{"date-parts":[["2015",6,18]]}}},{"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 , M. D."},{"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accessed":{"date-parts":[["2015",6,1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schema":"https://github.com/citation-style-language/schema/raw/master/csl-citation.json"} </w:instrText>
      </w:r>
      <w:r>
        <w:rPr>
          <w:sz w:val="24"/>
          <w:szCs w:val="24"/>
        </w:rPr>
        <w:fldChar w:fldCharType="separate"/>
      </w:r>
      <w:r w:rsidR="00A927B2" w:rsidRPr="00A927B2">
        <w:rPr>
          <w:sz w:val="24"/>
          <w:szCs w:val="24"/>
          <w:vertAlign w:val="superscript"/>
        </w:rPr>
        <w:t>1–6</w:t>
      </w:r>
      <w:r>
        <w:rPr>
          <w:sz w:val="24"/>
          <w:szCs w:val="24"/>
        </w:rPr>
        <w:fldChar w:fldCharType="end"/>
      </w:r>
      <w:proofErr w:type="gramStart"/>
      <w:r>
        <w:rPr>
          <w:sz w:val="24"/>
          <w:szCs w:val="24"/>
        </w:rPr>
        <w:t xml:space="preserve"> </w:t>
      </w:r>
      <w:r w:rsidR="00A927B2">
        <w:rPr>
          <w:strike/>
          <w:sz w:val="24"/>
          <w:szCs w:val="24"/>
        </w:rPr>
        <w:t xml:space="preserve"> </w:t>
      </w:r>
      <w:r>
        <w:rPr>
          <w:sz w:val="24"/>
          <w:szCs w:val="24"/>
        </w:rPr>
        <w:t>In</w:t>
      </w:r>
      <w:proofErr w:type="gramEnd"/>
      <w:r>
        <w:rPr>
          <w:sz w:val="24"/>
          <w:szCs w:val="24"/>
        </w:rPr>
        <w:t xml:space="preserve">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0DCB9434" w14:textId="142195E1" w:rsidR="00226350" w:rsidRDefault="00407819" w:rsidP="008D20E9">
      <w:pPr>
        <w:pStyle w:val="Normal1"/>
        <w:spacing w:line="480" w:lineRule="auto"/>
        <w:ind w:firstLine="720"/>
      </w:pPr>
      <w:r>
        <w:rPr>
          <w:sz w:val="24"/>
          <w:szCs w:val="24"/>
        </w:rPr>
        <w:t xml:space="preserve">  </w:t>
      </w:r>
      <w:r w:rsidR="00065CBA">
        <w:rPr>
          <w:sz w:val="24"/>
          <w:szCs w:val="24"/>
        </w:rPr>
        <w:t>The controversy over screening arose and persists, in part, because of disagreement on the value of screening</w:t>
      </w:r>
      <w:r w:rsidR="00E63FFB">
        <w:rPr>
          <w:sz w:val="24"/>
          <w:szCs w:val="24"/>
        </w:rPr>
        <w:t xml:space="preserve"> and disagreement on 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AB5144">
        <w:rPr>
          <w:sz w:val="24"/>
          <w:szCs w:val="24"/>
        </w:rPr>
        <w:instrText xml:space="preserve"> ADDIN ZOTERO_ITEM CSL_CITATION {"citationID":"s13k90no5","properties":{"formattedCitation":"{\\rtf \\super 7\\nosupersub{}}","plainCitation":"7"},"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accessed":{"date-parts":[["2015",7,23]]}}}],"schema":"https://github.com/citation-style-language/schema/raw/master/csl-citation.json"} </w:instrText>
      </w:r>
      <w:r w:rsidR="00AB5144">
        <w:rPr>
          <w:sz w:val="24"/>
          <w:szCs w:val="24"/>
        </w:rPr>
        <w:fldChar w:fldCharType="separate"/>
      </w:r>
      <w:r w:rsidR="00AB5144" w:rsidRPr="00AB5144">
        <w:rPr>
          <w:sz w:val="24"/>
          <w:szCs w:val="24"/>
          <w:vertAlign w:val="superscript"/>
        </w:rPr>
        <w:t>7</w:t>
      </w:r>
      <w:r w:rsidR="00AB5144">
        <w:rPr>
          <w:sz w:val="24"/>
          <w:szCs w:val="24"/>
        </w:rPr>
        <w:fldChar w:fldCharType="end"/>
      </w:r>
      <w:proofErr w:type="gramStart"/>
      <w:r w:rsidR="00065CBA">
        <w:rPr>
          <w:sz w:val="24"/>
          <w:szCs w:val="24"/>
        </w:rPr>
        <w:t xml:space="preserve"> </w:t>
      </w:r>
      <w:r w:rsidR="00AB5144">
        <w:rPr>
          <w:sz w:val="24"/>
          <w:szCs w:val="24"/>
        </w:rPr>
        <w:t xml:space="preserve"> </w:t>
      </w:r>
      <w:r w:rsidR="00AB5144" w:rsidRPr="0040048B">
        <w:rPr>
          <w:sz w:val="24"/>
          <w:szCs w:val="24"/>
        </w:rPr>
        <w:t>Yet</w:t>
      </w:r>
      <w:proofErr w:type="gramEnd"/>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A927B2">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1F50E7">
        <w:rPr>
          <w:sz w:val="24"/>
          <w:szCs w:val="24"/>
        </w:rPr>
        <w:instrText xml:space="preserve"> ADDIN ZOTERO_ITEM CSL_CITATION {"citationID":"emcpqlfpd","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sz w:val="24"/>
          <w:szCs w:val="24"/>
        </w:rPr>
        <w:instrText>’</w:instrText>
      </w:r>
      <w:r w:rsidR="001F50E7">
        <w:rPr>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r w:rsidR="00135A0F" w:rsidRPr="00135A0F">
        <w:rPr>
          <w:sz w:val="24"/>
          <w:szCs w:val="24"/>
          <w:vertAlign w:val="superscript"/>
        </w:rPr>
        <w:t>8</w:t>
      </w:r>
      <w:r w:rsidR="00135A0F">
        <w:rPr>
          <w:sz w:val="24"/>
          <w:szCs w:val="24"/>
        </w:rPr>
        <w:fldChar w:fldCharType="end"/>
      </w:r>
      <w:proofErr w:type="gramStart"/>
      <w:r w:rsidR="00065CBA">
        <w:rPr>
          <w:sz w:val="24"/>
          <w:szCs w:val="24"/>
        </w:rPr>
        <w:t xml:space="preserve">  </w:t>
      </w:r>
      <w:r w:rsidR="00E63FFB">
        <w:rPr>
          <w:sz w:val="24"/>
          <w:szCs w:val="24"/>
        </w:rPr>
        <w:t>However</w:t>
      </w:r>
      <w:proofErr w:type="gramEnd"/>
      <w:r w:rsidR="00065CBA">
        <w:rPr>
          <w:sz w:val="24"/>
          <w:szCs w:val="24"/>
        </w:rPr>
        <w:t xml:space="preserve">, </w:t>
      </w:r>
      <w:r w:rsidR="00AB5144">
        <w:rPr>
          <w:sz w:val="24"/>
          <w:szCs w:val="24"/>
        </w:rPr>
        <w:t>this study</w:t>
      </w:r>
      <w:r w:rsidR="00065CBA">
        <w:rPr>
          <w:sz w:val="24"/>
          <w:szCs w:val="24"/>
        </w:rPr>
        <w:t xml:space="preserve"> may have overestimated the contribution of </w:t>
      </w:r>
      <w:r w:rsidR="00065CBA">
        <w:rPr>
          <w:sz w:val="24"/>
          <w:szCs w:val="24"/>
        </w:rPr>
        <w:lastRenderedPageBreak/>
        <w:t xml:space="preserve">advancements in cancer treatment because </w:t>
      </w:r>
      <w:r w:rsidR="00135A0F">
        <w:rPr>
          <w:sz w:val="24"/>
          <w:szCs w:val="24"/>
        </w:rPr>
        <w:t>it</w:t>
      </w:r>
      <w:r w:rsidR="00065CBA">
        <w:rPr>
          <w:sz w:val="24"/>
          <w:szCs w:val="24"/>
        </w:rPr>
        <w:t xml:space="preserve"> did not 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560139AC" w14:textId="75AE9290" w:rsidR="00226350" w:rsidRDefault="00065CBA" w:rsidP="008D20E9">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135A0F">
        <w:rPr>
          <w:sz w:val="24"/>
          <w:szCs w:val="24"/>
        </w:rPr>
        <w:instrText xml:space="preserve"> ADDIN ZOTERO_ITEM CSL_CITATION {"citationID":"8bhekerd9","properties":{"formattedCitation":"{\\rtf \\super 9\\nosupersub{}}","plainCitation":"9"},"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accessed":{"date-parts":[["2015",7,23]]},"PMID":"20868894","PMCID":"PMC3118307"}}],"schema":"https://github.com/citation-style-language/schema/raw/master/csl-citation.json"} </w:instrText>
      </w:r>
      <w:r w:rsidR="00135A0F">
        <w:rPr>
          <w:sz w:val="24"/>
          <w:szCs w:val="24"/>
        </w:rPr>
        <w:fldChar w:fldCharType="separate"/>
      </w:r>
      <w:r w:rsidR="00135A0F" w:rsidRPr="00135A0F">
        <w:rPr>
          <w:sz w:val="24"/>
          <w:szCs w:val="24"/>
          <w:vertAlign w:val="superscript"/>
        </w:rPr>
        <w:t>9</w:t>
      </w:r>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A927B2">
        <w:rPr>
          <w:sz w:val="24"/>
          <w:szCs w:val="24"/>
        </w:rPr>
        <w:instrText xml:space="preserve"> ADDIN ZOTERO_ITEM CSL_CITATION {"citationID":"5kqhsltqj","properties":{"formattedCitation":"{\\rtf \\super 10,11\\nosupersub{}}","plainCitation":"10,11"},"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r w:rsidR="00135A0F" w:rsidRPr="00135A0F">
        <w:rPr>
          <w:sz w:val="24"/>
          <w:szCs w:val="24"/>
          <w:vertAlign w:val="superscript"/>
        </w:rPr>
        <w:t>10,11</w:t>
      </w:r>
      <w:r w:rsidR="00135A0F">
        <w:rPr>
          <w:sz w:val="24"/>
          <w:szCs w:val="24"/>
        </w:rPr>
        <w:fldChar w:fldCharType="end"/>
      </w:r>
      <w:proofErr w:type="gramStart"/>
      <w:r>
        <w:rPr>
          <w:sz w:val="24"/>
          <w:szCs w:val="24"/>
        </w:rPr>
        <w:t xml:space="preserve">  </w:t>
      </w:r>
      <w:r w:rsidRPr="00632CA1">
        <w:rPr>
          <w:sz w:val="24"/>
          <w:szCs w:val="24"/>
        </w:rPr>
        <w:t>We</w:t>
      </w:r>
      <w:proofErr w:type="gramEnd"/>
      <w:r w:rsidRPr="00632CA1">
        <w:rPr>
          <w:sz w:val="24"/>
          <w:szCs w:val="24"/>
        </w:rPr>
        <w:t xml:space="preserve"> quantify the contributions to </w:t>
      </w:r>
      <w:r w:rsidR="00C97614" w:rsidRPr="00632CA1">
        <w:rPr>
          <w:sz w:val="24"/>
          <w:szCs w:val="24"/>
        </w:rPr>
        <w:t xml:space="preserve">the </w:t>
      </w:r>
      <w:r w:rsidRPr="00632CA1">
        <w:rPr>
          <w:sz w:val="24"/>
          <w:szCs w:val="24"/>
        </w:rPr>
        <w:t>gain in life expectancy, rather than declines in breast cancer mortality rates, to account for changes in the age structure of the US female population over time</w:t>
      </w:r>
      <w:r w:rsidR="003E78F7" w:rsidRPr="00632CA1">
        <w:rPr>
          <w:sz w:val="24"/>
          <w:szCs w:val="24"/>
        </w:rPr>
        <w:t xml:space="preserve"> and to </w:t>
      </w:r>
      <w:r w:rsidR="002244D3" w:rsidRPr="00632CA1">
        <w:rPr>
          <w:sz w:val="24"/>
          <w:szCs w:val="24"/>
        </w:rPr>
        <w:t>adjust</w:t>
      </w:r>
      <w:r w:rsidR="003E78F7" w:rsidRPr="00632CA1">
        <w:rPr>
          <w:sz w:val="24"/>
          <w:szCs w:val="24"/>
        </w:rPr>
        <w:t xml:space="preserve"> for mortality improvements in competing cause</w:t>
      </w:r>
      <w:r w:rsidR="002244D3" w:rsidRPr="00632CA1">
        <w:rPr>
          <w:sz w:val="24"/>
          <w:szCs w:val="24"/>
        </w:rPr>
        <w:t>s</w:t>
      </w:r>
      <w:r w:rsidR="003E78F7" w:rsidRPr="00632CA1">
        <w:rPr>
          <w:sz w:val="24"/>
          <w:szCs w:val="24"/>
        </w:rPr>
        <w:t xml:space="preserve"> of death</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080E70D3" w14:textId="77777777" w:rsidR="00135A0F" w:rsidRDefault="00135A0F" w:rsidP="008D20E9">
      <w:pPr>
        <w:pStyle w:val="Normal1"/>
        <w:spacing w:line="480" w:lineRule="auto"/>
        <w:rPr>
          <w:b/>
          <w:sz w:val="24"/>
          <w:szCs w:val="24"/>
        </w:rPr>
      </w:pPr>
    </w:p>
    <w:p w14:paraId="2D0B135D" w14:textId="77777777" w:rsidR="008D20E9" w:rsidRPr="008D20E9" w:rsidRDefault="008D20E9" w:rsidP="008D20E9">
      <w:pPr>
        <w:pStyle w:val="Normal1"/>
        <w:spacing w:line="480" w:lineRule="auto"/>
        <w:rPr>
          <w:sz w:val="24"/>
          <w:szCs w:val="24"/>
        </w:rPr>
      </w:pPr>
      <w:r w:rsidRPr="008D20E9">
        <w:rPr>
          <w:b/>
          <w:sz w:val="24"/>
          <w:szCs w:val="24"/>
        </w:rPr>
        <w:t>2. METHODS</w:t>
      </w:r>
    </w:p>
    <w:p w14:paraId="1CF29FEB" w14:textId="7C0241B3"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w:t>
      </w:r>
      <w:r w:rsidRPr="008D20E9">
        <w:rPr>
          <w:sz w:val="24"/>
          <w:szCs w:val="24"/>
        </w:rPr>
        <w:lastRenderedPageBreak/>
        <w:t xml:space="preserve">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22EDB8A3" w14:textId="5643BA5E"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lastRenderedPageBreak/>
        <w:t>See Supplementary Materials, Section A for an example of the calculation of incidence-based case fatality rates.</w:t>
      </w:r>
    </w:p>
    <w:p w14:paraId="354DD182" w14:textId="1A7C8545" w:rsidR="008D20E9" w:rsidRPr="008D20E9" w:rsidRDefault="008D20E9" w:rsidP="008D20E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55083B">
        <w:rPr>
          <w:sz w:val="24"/>
          <w:szCs w:val="24"/>
        </w:rPr>
        <w:instrText xml:space="preserve"> ADDIN ZOTERO_ITEM CSL_CITATION {"citationID":"14ooshc6r1","properties":{"formattedCitation":"{\\rtf \\super 12\\nosupersub{}}","plainCitation":"12"},"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r w:rsidR="0055083B" w:rsidRPr="0055083B">
        <w:rPr>
          <w:sz w:val="24"/>
          <w:szCs w:val="24"/>
          <w:vertAlign w:val="superscript"/>
        </w:rPr>
        <w:t>12</w:t>
      </w:r>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r w:rsidR="00FB5CAE">
        <w:rPr>
          <w:sz w:val="24"/>
          <w:szCs w:val="24"/>
        </w:rPr>
        <w:t>See Supplementary Materials, Section B for an example of the adjustment for overdiagnosis.</w:t>
      </w:r>
      <w:r w:rsidRPr="008D20E9">
        <w:rPr>
          <w:b/>
          <w:sz w:val="24"/>
          <w:szCs w:val="24"/>
        </w:rPr>
        <w:tab/>
      </w:r>
    </w:p>
    <w:p w14:paraId="056B460A" w14:textId="212111D5"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A927B2">
        <w:rPr>
          <w:sz w:val="24"/>
          <w:szCs w:val="24"/>
        </w:rPr>
        <w:instrText xml:space="preserve"> ADDIN ZOTERO_ITEM CSL_CITATION {"citationID":"2hskcuosr9","properties":{"formattedCitation":"{\\rtf \\super 13\\nosupersub{}}","plainCitation":"13"},"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r w:rsidR="0055083B" w:rsidRPr="0055083B">
        <w:rPr>
          <w:sz w:val="24"/>
          <w:szCs w:val="24"/>
          <w:vertAlign w:val="superscript"/>
        </w:rPr>
        <w:t>13</w:t>
      </w:r>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  Overall life expectancy equals the weighted sum of 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 [2] </w:t>
      </w:r>
      <w:r w:rsidRPr="008D20E9">
        <w:rPr>
          <w:sz w:val="24"/>
          <w:szCs w:val="24"/>
        </w:rPr>
        <w:lastRenderedPageBreak/>
        <w:t xml:space="preserve">reductions in case fatality rates from breast cancer, and [3] reductions in case fatality rates from competing causes of death.  </w:t>
      </w:r>
    </w:p>
    <w:p w14:paraId="7F6AB0FD" w14:textId="5CD225E7"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s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s.  Using an established demographic method, we calculated how much of the change in life expectancy over time was the result of changes in the aforementioned three factors.</w:t>
      </w:r>
      <w:r w:rsidR="0055083B">
        <w:rPr>
          <w:sz w:val="24"/>
          <w:szCs w:val="24"/>
        </w:rPr>
        <w:fldChar w:fldCharType="begin"/>
      </w:r>
      <w:r w:rsidR="00A927B2">
        <w:rPr>
          <w:sz w:val="24"/>
          <w:szCs w:val="24"/>
        </w:rPr>
        <w:instrText xml:space="preserve"> ADDIN ZOTERO_ITEM CSL_CITATION {"citationID":"29od6676ha","properties":{"formattedCitation":"{\\rtf \\super 10,11,14\\nosupersub{}}","plainCitation":"10,11,14"},"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accessed":{"date-parts":[["2015",7,23]]}}},{"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r w:rsidR="0055083B" w:rsidRPr="0055083B">
        <w:rPr>
          <w:sz w:val="24"/>
          <w:szCs w:val="24"/>
          <w:vertAlign w:val="superscript"/>
        </w:rPr>
        <w:t>10,11,14</w:t>
      </w:r>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w:t>
      </w:r>
      <w:r w:rsidR="00435CD7">
        <w:rPr>
          <w:sz w:val="24"/>
          <w:szCs w:val="24"/>
        </w:rPr>
        <w:t>Supplementary Materials, Section C</w:t>
      </w:r>
      <w:r w:rsidRPr="008D20E9">
        <w:rPr>
          <w:sz w:val="24"/>
          <w:szCs w:val="24"/>
        </w:rPr>
        <w:t xml:space="preserve"> and fully describe it in</w:t>
      </w:r>
      <w:r w:rsidR="00435CD7">
        <w:rPr>
          <w:sz w:val="24"/>
          <w:szCs w:val="24"/>
        </w:rPr>
        <w:t xml:space="preserve"> Supplementary Materials, Sections D-F</w:t>
      </w:r>
      <w:r w:rsidRPr="008D20E9">
        <w:rPr>
          <w:sz w:val="24"/>
          <w:szCs w:val="24"/>
        </w:rPr>
        <w:t xml:space="preserve">. </w:t>
      </w:r>
    </w:p>
    <w:p w14:paraId="3B14E56D" w14:textId="2C640F5E"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 xml:space="preserve">To assess the robustness of our findings to the overdiagnosis level, we vary </w:t>
      </w:r>
      <w:r w:rsidR="00360AA5">
        <w:rPr>
          <w:sz w:val="24"/>
          <w:szCs w:val="24"/>
        </w:rPr>
        <w:t>it</w:t>
      </w:r>
      <w:r w:rsidR="00360AA5" w:rsidRPr="008D20E9">
        <w:rPr>
          <w:sz w:val="24"/>
          <w:szCs w:val="24"/>
        </w:rPr>
        <w:t xml:space="preserve"> </w:t>
      </w:r>
      <w:r w:rsidRPr="008D20E9">
        <w:rPr>
          <w:sz w:val="24"/>
          <w:szCs w:val="24"/>
        </w:rPr>
        <w:t>from 0% to 3</w:t>
      </w:r>
      <w:r w:rsidR="0055083B">
        <w:rPr>
          <w:sz w:val="24"/>
          <w:szCs w:val="24"/>
        </w:rPr>
        <w:t>1</w:t>
      </w:r>
      <w:r w:rsidRPr="008D20E9">
        <w:rPr>
          <w:sz w:val="24"/>
          <w:szCs w:val="24"/>
        </w:rPr>
        <w:t>%</w:t>
      </w:r>
      <w:r w:rsidR="00232A27">
        <w:rPr>
          <w:sz w:val="24"/>
          <w:szCs w:val="24"/>
        </w:rPr>
        <w:fldChar w:fldCharType="begin"/>
      </w:r>
      <w:r w:rsidR="00A927B2">
        <w:rPr>
          <w:sz w:val="24"/>
          <w:szCs w:val="24"/>
        </w:rPr>
        <w:instrText xml:space="preserve"> ADDIN ZOTERO_ITEM CSL_CITATION {"citationID":"2nefk8ej66","properties":{"formattedCitation":"{\\rtf \\super 15\\nosupersub{}}","plainCitation":"15"},"citationItems":[{"id":5953,"uris":["http://zotero.org/users/39665/items/6UEMNMT7"],"uri":["http://zotero.org/users/39665/items/6UEMNMT7"],"itemData":{"id":5953,"type":"article-journal","title":"Effect of Three Decades of Screening Mammography on Breast-Cancer Incidence","container-title":"New England Journal of Medicine","page":"1998-2005","volume":"367","issue":"21","source":"Taylor and Francis+NEJM","abstract":"There are two prerequisites for screening to reduce the rate of death from cancer.1,2 First, screening must advance the time of diagnosis of cancers that are destined to cause death. Second, early treatment of these cancers must confer some advantage over treatment at clinical presentation. Screening programs that meet the first prerequisite will have a predictable effect on the stage-specific incidence of cancer. As the time of diagnosis is advanced, more cancers will be detected at an early stage and the incidence of early-stage cancer will increase. If the time of diagnosis of cancers that will progress to a . . .","DOI":"10.1056/NEJMoa1206809","ISSN":"0028-4793","note":"PMID: 23171096","author":[{"family":"Bleyer","given":"Archie"},{"family":"Welch","given":"H. Gilbert"}],"issued":{"date-parts":[["2012",11,22]]},"PMID":"23171096"}}],"schema":"https://github.com/citation-style-language/schema/raw/master/csl-citation.json"} </w:instrText>
      </w:r>
      <w:r w:rsidR="00232A27">
        <w:rPr>
          <w:sz w:val="24"/>
          <w:szCs w:val="24"/>
        </w:rPr>
        <w:fldChar w:fldCharType="separate"/>
      </w:r>
      <w:r w:rsidR="00232A27" w:rsidRPr="00232A27">
        <w:rPr>
          <w:sz w:val="24"/>
          <w:szCs w:val="24"/>
          <w:vertAlign w:val="superscript"/>
        </w:rPr>
        <w:t>15</w:t>
      </w:r>
      <w:r w:rsidR="00232A27">
        <w:rPr>
          <w:sz w:val="24"/>
          <w:szCs w:val="24"/>
        </w:rPr>
        <w:fldChar w:fldCharType="end"/>
      </w:r>
      <w:r w:rsidRPr="008D20E9">
        <w:rPr>
          <w:sz w:val="24"/>
          <w:szCs w:val="24"/>
        </w:rPr>
        <w:t xml:space="preserve"> among tumors ≤3 cm and recalculate the gain in life expectancy.  We also separately vary the overdiagnosis level from 0</w:t>
      </w:r>
      <w:r w:rsidR="00D90772">
        <w:rPr>
          <w:sz w:val="24"/>
          <w:szCs w:val="24"/>
        </w:rPr>
        <w:t>%</w:t>
      </w:r>
      <w:r w:rsidRPr="008D20E9">
        <w:rPr>
          <w:sz w:val="24"/>
          <w:szCs w:val="24"/>
        </w:rPr>
        <w:t xml:space="preserve"> to 90% for &lt;1cm tumors and from 0</w:t>
      </w:r>
      <w:r w:rsidR="00D90772">
        <w:rPr>
          <w:sz w:val="24"/>
          <w:szCs w:val="24"/>
        </w:rPr>
        <w:t>%</w:t>
      </w:r>
      <w:r w:rsidRPr="008D20E9">
        <w:rPr>
          <w:sz w:val="24"/>
          <w:szCs w:val="24"/>
        </w:rPr>
        <w:t xml:space="preserve"> to 3</w:t>
      </w:r>
      <w:r w:rsidR="00232A27">
        <w:rPr>
          <w:sz w:val="24"/>
          <w:szCs w:val="24"/>
        </w:rPr>
        <w:t>1</w:t>
      </w:r>
      <w:r w:rsidRPr="008D20E9">
        <w:rPr>
          <w:sz w:val="24"/>
          <w:szCs w:val="24"/>
        </w:rPr>
        <w:t xml:space="preserve">% for 1-2cm and 2-3cm tumors and perform the analysis described above. </w:t>
      </w:r>
    </w:p>
    <w:p w14:paraId="2BB268D5" w14:textId="77777777" w:rsidR="008D20E9" w:rsidRDefault="008D20E9" w:rsidP="008D20E9">
      <w:pPr>
        <w:pStyle w:val="Normal1"/>
        <w:spacing w:line="480" w:lineRule="auto"/>
        <w:rPr>
          <w:sz w:val="24"/>
          <w:szCs w:val="24"/>
        </w:rPr>
      </w:pPr>
      <w:r w:rsidRPr="008D20E9">
        <w:rPr>
          <w:sz w:val="24"/>
          <w:szCs w:val="24"/>
        </w:rPr>
        <w:t xml:space="preserve"> </w:t>
      </w:r>
    </w:p>
    <w:p w14:paraId="766C6BDF"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38734891" w14:textId="2BCB5681" w:rsidR="00666234" w:rsidRDefault="008D20E9" w:rsidP="008D20E9">
      <w:pPr>
        <w:pStyle w:val="Normal1"/>
        <w:spacing w:line="480" w:lineRule="auto"/>
        <w:ind w:firstLine="720"/>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 cm, 3-5 cm and </w:t>
      </w:r>
      <w:r w:rsidR="00F16533">
        <w:rPr>
          <w:sz w:val="24"/>
          <w:szCs w:val="24"/>
        </w:rPr>
        <w:t>≥5</w:t>
      </w:r>
      <w:r w:rsidR="00666234" w:rsidRPr="00666234">
        <w:rPr>
          <w:sz w:val="24"/>
          <w:szCs w:val="24"/>
        </w:rPr>
        <w:t xml:space="preserve"> cm increased from 1975</w:t>
      </w:r>
      <w:r w:rsidR="00666234">
        <w:rPr>
          <w:sz w:val="24"/>
          <w:szCs w:val="24"/>
        </w:rPr>
        <w:t xml:space="preserve">, peaked around 1984, and </w:t>
      </w:r>
      <w:r w:rsidR="00666234" w:rsidRPr="00666234">
        <w:rPr>
          <w:sz w:val="24"/>
          <w:szCs w:val="24"/>
        </w:rPr>
        <w:t>decreased thereafter.</w:t>
      </w:r>
    </w:p>
    <w:p w14:paraId="39B3B493" w14:textId="3DEBDCE1" w:rsidR="008D20E9" w:rsidRPr="008D20E9" w:rsidRDefault="008D20E9" w:rsidP="008D20E9">
      <w:pPr>
        <w:pStyle w:val="Normal1"/>
        <w:spacing w:line="480" w:lineRule="auto"/>
        <w:rPr>
          <w:sz w:val="24"/>
          <w:szCs w:val="24"/>
        </w:rPr>
      </w:pPr>
      <w:r w:rsidRPr="008D20E9">
        <w:rPr>
          <w:sz w:val="24"/>
          <w:szCs w:val="24"/>
        </w:rPr>
        <w:lastRenderedPageBreak/>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w:t>
      </w:r>
      <w:proofErr w:type="gramStart"/>
      <w:r w:rsidRPr="008D20E9">
        <w:rPr>
          <w:sz w:val="24"/>
          <w:szCs w:val="24"/>
        </w:rPr>
        <w:t>between 1975 to 2002</w:t>
      </w:r>
      <w:proofErr w:type="gramEnd"/>
      <w:r w:rsidRPr="008D20E9">
        <w:rPr>
          <w:sz w:val="24"/>
          <w:szCs w:val="24"/>
        </w:rPr>
        <w:t xml:space="preserve">.  In contrast, the annual share decreased from 25% to 17% for 2-3cm tumors, from 30% to 17% for 3-5cm tumors, and from 15% to 10% for </w:t>
      </w:r>
      <w:r w:rsidR="00F16533">
        <w:rPr>
          <w:sz w:val="24"/>
          <w:szCs w:val="24"/>
        </w:rPr>
        <w:t>≥5</w:t>
      </w:r>
      <w:r w:rsidRPr="008D20E9">
        <w:rPr>
          <w:sz w:val="24"/>
          <w:szCs w:val="24"/>
        </w:rPr>
        <w:t>cm tumors.</w:t>
      </w:r>
    </w:p>
    <w:p w14:paraId="3E233355" w14:textId="4411FAF5"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7752C1A" w14:textId="0C9528E0" w:rsidR="00A92655" w:rsidRDefault="008D20E9" w:rsidP="00A92655">
      <w:pPr>
        <w:pStyle w:val="Normal1"/>
        <w:spacing w:line="480" w:lineRule="auto"/>
        <w:ind w:firstLine="720"/>
        <w:rPr>
          <w:sz w:val="24"/>
          <w:szCs w:val="24"/>
        </w:rPr>
      </w:pPr>
      <w:r w:rsidRPr="008D20E9">
        <w:rPr>
          <w:b/>
          <w:sz w:val="24"/>
          <w:szCs w:val="24"/>
        </w:rPr>
        <w:t>3.2.  Gains in Life Expectancy</w:t>
      </w:r>
      <w:proofErr w:type="gramStart"/>
      <w:r w:rsidRPr="008D20E9">
        <w:rPr>
          <w:b/>
          <w:sz w:val="24"/>
          <w:szCs w:val="24"/>
        </w:rPr>
        <w:t>.</w:t>
      </w:r>
      <w:r w:rsidRPr="008D20E9">
        <w:rPr>
          <w:sz w:val="24"/>
          <w:szCs w:val="24"/>
        </w:rPr>
        <w:t>,</w:t>
      </w:r>
      <w:proofErr w:type="gramEnd"/>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w:t>
      </w:r>
      <w:r w:rsidRPr="008D20E9">
        <w:rPr>
          <w:sz w:val="24"/>
          <w:szCs w:val="24"/>
        </w:rPr>
        <w:lastRenderedPageBreak/>
        <w:t xml:space="preserve">competing causes of death across all tumor sizes contributed the remaining 1.25 years to the gain in life expectancy (11%). </w:t>
      </w:r>
    </w:p>
    <w:p w14:paraId="1529D4B0" w14:textId="5B0B2002"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old contributed the most followed by 60-69 and 70-79 years old. Similarly, of the overall contribution of the growing share of 1-2 cm tumors, 70-79 years old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00D1255B" w14:textId="46A5D7B8" w:rsidR="008D20E9" w:rsidRPr="008D20E9" w:rsidRDefault="008D20E9" w:rsidP="008D20E9">
      <w:pPr>
        <w:pStyle w:val="Normal1"/>
        <w:spacing w:line="480" w:lineRule="auto"/>
        <w:ind w:firstLine="720"/>
        <w:rPr>
          <w:sz w:val="24"/>
          <w:szCs w:val="24"/>
        </w:rPr>
      </w:pPr>
      <w:r>
        <w:rPr>
          <w:b/>
          <w:sz w:val="24"/>
          <w:szCs w:val="24"/>
        </w:rPr>
        <w:t xml:space="preserve">3.4.  </w:t>
      </w:r>
      <w:r w:rsidR="00863353">
        <w:rPr>
          <w:b/>
          <w:sz w:val="24"/>
          <w:szCs w:val="24"/>
        </w:rPr>
        <w:t xml:space="preserve">Varying Level of </w:t>
      </w:r>
      <w:r w:rsidRPr="008D20E9">
        <w:rPr>
          <w:b/>
          <w:sz w:val="24"/>
          <w:szCs w:val="24"/>
        </w:rPr>
        <w:t xml:space="preserve">Overdiagnosis.  </w:t>
      </w:r>
      <w:r w:rsidRPr="008D20E9">
        <w:rPr>
          <w:sz w:val="24"/>
          <w:szCs w:val="24"/>
        </w:rPr>
        <w:t xml:space="preserve">Our primary analysis assumed an overdiagnosis level of 10% among &lt;1cm, 1-2cm, and 2-3cm tumors.  In secondary analysis, we varied the overdiagnosis level among these tumors sizes between 0% and 31% (Figure </w:t>
      </w:r>
      <w:r w:rsidR="00863353">
        <w:rPr>
          <w:sz w:val="24"/>
          <w:szCs w:val="24"/>
        </w:rPr>
        <w:t>3</w:t>
      </w:r>
      <w:r w:rsidRPr="008D20E9">
        <w:rPr>
          <w:sz w:val="24"/>
          <w:szCs w:val="24"/>
        </w:rPr>
        <w:t xml:space="preserve">).  As the percentage of overdiagnosis among these tumors sizes increased, the gain in life expectancy decreased because case fatality rates (from both breast cancer and competing causes of death) increased.  For example, as the overdiagnosis level among tumors </w:t>
      </w:r>
      <w:r w:rsidR="00454D9D" w:rsidRPr="00924A49">
        <w:rPr>
          <w:rFonts w:ascii="MS Gothic" w:eastAsia="MS Gothic"/>
        </w:rPr>
        <w:t>≤</w:t>
      </w:r>
      <w:r w:rsidR="00454D9D">
        <w:rPr>
          <w:sz w:val="24"/>
          <w:szCs w:val="24"/>
        </w:rPr>
        <w:t xml:space="preserve">3cm </w:t>
      </w:r>
      <w:r w:rsidRPr="008D20E9">
        <w:rPr>
          <w:sz w:val="24"/>
          <w:szCs w:val="24"/>
        </w:rPr>
        <w:t xml:space="preserve">increased from 10% to 20%, the gain in life expectancy decreased from 10.94 years to 10.31 years.  At any overdiagnosis level, the reductions in case fatality rates from breast cancer contributed the largest proportion to the overall gain in life expectancy, followed by the temporal shift to smaller sized tumors and then by reductions in case fatality rates from competing causes of death.  At a 20% </w:t>
      </w:r>
      <w:r w:rsidRPr="008D20E9">
        <w:rPr>
          <w:sz w:val="24"/>
          <w:szCs w:val="24"/>
        </w:rPr>
        <w:lastRenderedPageBreak/>
        <w:t xml:space="preserve">overdiagnosis level, the contributions to the 10.31 year gain in life expectancy were: 6.78 years from reductions in case fatality rates from breast cancer (66%), 2.32 years from the temporal shift to smaller sized tumors (23%), and 1.23 years from reductions in case fatality rates from competing causes of death (12%). </w:t>
      </w:r>
      <w:r w:rsidR="00454D9D">
        <w:rPr>
          <w:sz w:val="24"/>
          <w:szCs w:val="24"/>
        </w:rPr>
        <w:t xml:space="preserve"> </w:t>
      </w:r>
      <w:r w:rsidRPr="008D20E9">
        <w:rPr>
          <w:sz w:val="24"/>
          <w:szCs w:val="24"/>
        </w:rPr>
        <w:t xml:space="preserve">We also </w:t>
      </w:r>
      <w:r w:rsidR="0096522B">
        <w:rPr>
          <w:sz w:val="24"/>
          <w:szCs w:val="24"/>
        </w:rPr>
        <w:t>independently</w:t>
      </w:r>
      <w:r w:rsidR="0096522B" w:rsidRPr="008D20E9">
        <w:rPr>
          <w:sz w:val="24"/>
          <w:szCs w:val="24"/>
        </w:rPr>
        <w:t xml:space="preserve"> </w:t>
      </w:r>
      <w:r w:rsidRPr="008D20E9">
        <w:rPr>
          <w:sz w:val="24"/>
          <w:szCs w:val="24"/>
        </w:rPr>
        <w:t>var</w:t>
      </w:r>
      <w:r w:rsidR="0096522B">
        <w:rPr>
          <w:sz w:val="24"/>
          <w:szCs w:val="24"/>
        </w:rPr>
        <w:t>ied</w:t>
      </w:r>
      <w:r w:rsidRPr="008D20E9">
        <w:rPr>
          <w:sz w:val="24"/>
          <w:szCs w:val="24"/>
        </w:rPr>
        <w:t xml:space="preserve"> the overdiagnosis level for &lt;1cm tumors and 1-3cm (1-2cm and 2-</w:t>
      </w:r>
      <w:r w:rsidR="00D33B69">
        <w:rPr>
          <w:sz w:val="24"/>
          <w:szCs w:val="24"/>
        </w:rPr>
        <w:t>3cm) tumors in Appendix Figure 1</w:t>
      </w:r>
      <w:r w:rsidRPr="008D20E9">
        <w:rPr>
          <w:sz w:val="24"/>
          <w:szCs w:val="24"/>
        </w:rPr>
        <w:t xml:space="preserve"> and reach</w:t>
      </w:r>
      <w:r w:rsidR="0096522B">
        <w:rPr>
          <w:sz w:val="24"/>
          <w:szCs w:val="24"/>
        </w:rPr>
        <w:t>ed</w:t>
      </w:r>
      <w:r w:rsidRPr="008D20E9">
        <w:rPr>
          <w:sz w:val="24"/>
          <w:szCs w:val="24"/>
        </w:rPr>
        <w:t xml:space="preserve"> nearly identical substantive conclusions on the relative contribution of the three constituent components to </w:t>
      </w:r>
      <w:r w:rsidR="0096522B">
        <w:rPr>
          <w:sz w:val="24"/>
          <w:szCs w:val="24"/>
        </w:rPr>
        <w:t xml:space="preserve">the </w:t>
      </w:r>
      <w:r w:rsidRPr="008D20E9">
        <w:rPr>
          <w:sz w:val="24"/>
          <w:szCs w:val="24"/>
        </w:rPr>
        <w:t>gain in life expectancy.</w:t>
      </w:r>
    </w:p>
    <w:p w14:paraId="7292B71F" w14:textId="77777777" w:rsidR="00D50A70" w:rsidRDefault="00D50A70" w:rsidP="008D20E9">
      <w:pPr>
        <w:pStyle w:val="Normal1"/>
        <w:spacing w:line="480" w:lineRule="auto"/>
        <w:rPr>
          <w:sz w:val="24"/>
          <w:szCs w:val="24"/>
        </w:rPr>
      </w:pPr>
    </w:p>
    <w:p w14:paraId="018820C5" w14:textId="77777777" w:rsidR="008D20E9" w:rsidRDefault="008D20E9" w:rsidP="008D20E9">
      <w:pPr>
        <w:pStyle w:val="Normal1"/>
        <w:spacing w:line="480" w:lineRule="auto"/>
        <w:rPr>
          <w:b/>
          <w:sz w:val="24"/>
          <w:szCs w:val="24"/>
        </w:rPr>
      </w:pPr>
      <w:r w:rsidRPr="008D20E9">
        <w:rPr>
          <w:b/>
          <w:sz w:val="24"/>
          <w:szCs w:val="24"/>
        </w:rPr>
        <w:t>4. Discussion</w:t>
      </w:r>
    </w:p>
    <w:p w14:paraId="5E5DD1FF" w14:textId="0D5A02CB" w:rsidR="008D20E9" w:rsidRPr="00A01F87" w:rsidRDefault="008D20E9" w:rsidP="008D20E9">
      <w:pPr>
        <w:pStyle w:val="Normal1"/>
        <w:spacing w:line="480" w:lineRule="auto"/>
        <w:ind w:firstLine="720"/>
        <w:rPr>
          <w:sz w:val="24"/>
          <w:szCs w:val="24"/>
        </w:rPr>
      </w:pPr>
      <w:r w:rsidRPr="00A01F87">
        <w:rPr>
          <w:sz w:val="24"/>
          <w:szCs w:val="24"/>
        </w:rPr>
        <w:t>Our methods provide a more accurate means to quantify the co</w:t>
      </w:r>
      <w:r w:rsidR="00D50A70" w:rsidRPr="00A01F87">
        <w:rPr>
          <w:sz w:val="24"/>
          <w:szCs w:val="24"/>
        </w:rPr>
        <w:t xml:space="preserve">ntribution of earlier detection, </w:t>
      </w:r>
      <w:r w:rsidRPr="00A01F87">
        <w:rPr>
          <w:sz w:val="24"/>
          <w:szCs w:val="24"/>
        </w:rPr>
        <w:t xml:space="preserve">advancements in breast cancer treatment, and concurrent advancements in the treatment of other diseases on the gain </w:t>
      </w:r>
      <w:r w:rsidR="00354ABC">
        <w:rPr>
          <w:sz w:val="24"/>
          <w:szCs w:val="24"/>
        </w:rPr>
        <w:t xml:space="preserve">in </w:t>
      </w:r>
      <w:r w:rsidRPr="00A01F87">
        <w:rPr>
          <w:sz w:val="24"/>
          <w:szCs w:val="24"/>
        </w:rPr>
        <w:t xml:space="preserve">life expectancy of breast cancer patients.  We show that the majority, 63%, of </w:t>
      </w:r>
      <w:r w:rsidR="0096522B">
        <w:rPr>
          <w:sz w:val="24"/>
          <w:szCs w:val="24"/>
        </w:rPr>
        <w:t xml:space="preserve">the </w:t>
      </w:r>
      <w:r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504E18D3" w14:textId="788DDF27" w:rsidR="008D20E9" w:rsidRPr="00A01F87" w:rsidRDefault="008D20E9" w:rsidP="008D20E9">
      <w:pPr>
        <w:pStyle w:val="Normal1"/>
        <w:spacing w:line="480" w:lineRule="auto"/>
        <w:rPr>
          <w:sz w:val="24"/>
          <w:szCs w:val="24"/>
        </w:rPr>
      </w:pPr>
      <w:r w:rsidRPr="00A01F87">
        <w:rPr>
          <w:sz w:val="24"/>
          <w:szCs w:val="24"/>
        </w:rPr>
        <w:tab/>
        <w:t>Our study adds to a growing body of research on the relative contribution of detection and treatment on improvements in breast cancer outcome</w:t>
      </w:r>
      <w:r w:rsidRPr="00A01F87">
        <w:rPr>
          <w:color w:val="auto"/>
          <w:sz w:val="24"/>
          <w:szCs w:val="24"/>
        </w:rPr>
        <w:t xml:space="preserve">s.  For example, Sun et al. (2010) estimated earlier detection contributed </w:t>
      </w:r>
      <w:r w:rsidR="0096522B">
        <w:rPr>
          <w:color w:val="auto"/>
          <w:sz w:val="24"/>
          <w:szCs w:val="24"/>
        </w:rPr>
        <w:t>17</w:t>
      </w:r>
      <w:r w:rsidRPr="00A01F87">
        <w:rPr>
          <w:color w:val="auto"/>
          <w:sz w:val="24"/>
          <w:szCs w:val="24"/>
        </w:rPr>
        <w:t xml:space="preserve">% of the 3.6-year gain in </w:t>
      </w:r>
      <w:r w:rsidRPr="00A01F87">
        <w:rPr>
          <w:color w:val="auto"/>
          <w:sz w:val="24"/>
          <w:szCs w:val="24"/>
        </w:rPr>
        <w:lastRenderedPageBreak/>
        <w:t xml:space="preserve">survival among breast cancer patients between 1988 and 2000, and attributed the remaining </w:t>
      </w:r>
      <w:r w:rsidR="0096522B" w:rsidRPr="00A01F87">
        <w:rPr>
          <w:color w:val="auto"/>
          <w:sz w:val="24"/>
          <w:szCs w:val="24"/>
        </w:rPr>
        <w:t>8</w:t>
      </w:r>
      <w:r w:rsidR="0096522B">
        <w:rPr>
          <w:color w:val="auto"/>
          <w:sz w:val="24"/>
          <w:szCs w:val="24"/>
        </w:rPr>
        <w:t>3</w:t>
      </w:r>
      <w:r w:rsidRPr="00A01F87">
        <w:rPr>
          <w:color w:val="auto"/>
          <w:sz w:val="24"/>
          <w:szCs w:val="24"/>
        </w:rPr>
        <w:t>% to improvements in breast cancer treatment.</w:t>
      </w:r>
      <w:r w:rsidR="00B91CFC" w:rsidRPr="00A01F87">
        <w:rPr>
          <w:color w:val="auto"/>
          <w:sz w:val="24"/>
          <w:szCs w:val="24"/>
        </w:rPr>
        <w:fldChar w:fldCharType="begin"/>
      </w:r>
      <w:r w:rsidR="001F50E7">
        <w:rPr>
          <w:color w:val="auto"/>
          <w:sz w:val="24"/>
          <w:szCs w:val="24"/>
        </w:rPr>
        <w:instrText xml:space="preserve"> ADDIN ZOTERO_ITEM CSL_CITATION {"citationID":"26190itvs9","properties":{"formattedCitation":"{\\rtf \\super 8\\nosupersub{}}","plainCitation":"8"},"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1F50E7">
        <w:rPr>
          <w:rFonts w:ascii="Baoli SC Regular" w:hAnsi="Baoli SC Regular" w:cs="Baoli SC Regular"/>
          <w:color w:val="auto"/>
          <w:sz w:val="24"/>
          <w:szCs w:val="24"/>
        </w:rPr>
        <w:instrText>’</w:instrText>
      </w:r>
      <w:r w:rsidR="001F50E7">
        <w:rPr>
          <w:color w:val="auto"/>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8</w:t>
      </w:r>
      <w:r w:rsidR="00B91CFC" w:rsidRPr="00A01F87">
        <w:rPr>
          <w:color w:val="auto"/>
          <w:sz w:val="24"/>
          <w:szCs w:val="24"/>
        </w:rPr>
        <w:fldChar w:fldCharType="end"/>
      </w:r>
      <w:proofErr w:type="gramStart"/>
      <w:r w:rsidRPr="00A01F87">
        <w:rPr>
          <w:color w:val="auto"/>
          <w:sz w:val="24"/>
          <w:szCs w:val="24"/>
        </w:rPr>
        <w:t xml:space="preserve">  We</w:t>
      </w:r>
      <w:proofErr w:type="gramEnd"/>
      <w:r w:rsidRPr="00A01F87">
        <w:rPr>
          <w:color w:val="auto"/>
          <w:sz w:val="24"/>
          <w:szCs w:val="24"/>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  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A927B2">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the CISNET range.  CISNET also estimated breast cancer treatment contributed to between 35% and 72% of the decline in breast cancer mortality rates or, equivalently, between 50% and 84% of the resulting gain in life expectancy.  Our estimate of the contribution </w:t>
      </w:r>
      <w:r w:rsidR="0096522B">
        <w:rPr>
          <w:color w:val="auto"/>
          <w:sz w:val="24"/>
          <w:szCs w:val="24"/>
        </w:rPr>
        <w:t xml:space="preserve">of </w:t>
      </w:r>
      <w:r w:rsidRPr="00A01F87">
        <w:rPr>
          <w:color w:val="auto"/>
          <w:sz w:val="24"/>
          <w:szCs w:val="24"/>
        </w:rPr>
        <w:t xml:space="preserve">advancements in breast cancer treatment (62%) fell on the upper end of </w:t>
      </w:r>
      <w:r w:rsidR="0096522B">
        <w:rPr>
          <w:color w:val="auto"/>
          <w:sz w:val="24"/>
          <w:szCs w:val="24"/>
        </w:rPr>
        <w:t xml:space="preserve">the </w:t>
      </w:r>
      <w:r w:rsidRPr="00A01F87">
        <w:rPr>
          <w:color w:val="auto"/>
          <w:sz w:val="24"/>
          <w:szCs w:val="24"/>
        </w:rPr>
        <w:t>CISNET range.</w:t>
      </w:r>
    </w:p>
    <w:p w14:paraId="5F1B3F40" w14:textId="1895EA52" w:rsidR="008D20E9" w:rsidRPr="00A01F87" w:rsidRDefault="008D20E9" w:rsidP="003E27F5">
      <w:pPr>
        <w:pStyle w:val="Normal1"/>
        <w:spacing w:line="480" w:lineRule="auto"/>
        <w:ind w:firstLine="720"/>
        <w:rPr>
          <w:sz w:val="24"/>
          <w:szCs w:val="24"/>
        </w:rPr>
      </w:pPr>
      <w:r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A927B2">
        <w:rPr>
          <w:sz w:val="24"/>
          <w:szCs w:val="24"/>
        </w:rPr>
        <w:instrText xml:space="preserve"> ADDIN ZOTERO_ITEM CSL_CITATION {"citationID":"invmtk1ug","properties":{"formattedCitation":"{\\rtf \\super 2,16\\nosupersub{}}","plainCitation":"2,16"},"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accessed":{"date-parts":[["2015",6,18]]}}}],"schema":"https://github.com/citation-style-language/schema/raw/master/csl-citation.json"} </w:instrText>
      </w:r>
      <w:r w:rsidR="00B91CFC" w:rsidRPr="00A01F87">
        <w:rPr>
          <w:sz w:val="24"/>
          <w:szCs w:val="24"/>
        </w:rPr>
        <w:fldChar w:fldCharType="separate"/>
      </w:r>
      <w:r w:rsidR="00B91CFC" w:rsidRPr="00A01F87">
        <w:rPr>
          <w:sz w:val="24"/>
          <w:szCs w:val="24"/>
          <w:vertAlign w:val="superscript"/>
        </w:rPr>
        <w:t>2,16</w:t>
      </w:r>
      <w:r w:rsidR="00B91CFC" w:rsidRPr="00A01F87">
        <w:rPr>
          <w:sz w:val="24"/>
          <w:szCs w:val="24"/>
        </w:rPr>
        <w:fldChar w:fldCharType="end"/>
      </w:r>
      <w:proofErr w:type="gramStart"/>
      <w:r w:rsidRPr="00A01F87">
        <w:rPr>
          <w:sz w:val="24"/>
          <w:szCs w:val="24"/>
        </w:rPr>
        <w:t xml:space="preserve">  </w:t>
      </w:r>
      <w:r w:rsidR="003E27F5">
        <w:rPr>
          <w:sz w:val="24"/>
          <w:szCs w:val="24"/>
        </w:rPr>
        <w:t>Our</w:t>
      </w:r>
      <w:proofErr w:type="gramEnd"/>
      <w:r w:rsidR="003E27F5">
        <w:rPr>
          <w:sz w:val="24"/>
          <w:szCs w:val="24"/>
        </w:rPr>
        <w:t xml:space="preserve"> estimate of the benefit of screening among 40-49 year olds, which is based on the actual mortality experience of breast cancer patients, is higher than most previous estimates.</w:t>
      </w:r>
      <w:r w:rsidR="001F50E7">
        <w:rPr>
          <w:sz w:val="24"/>
          <w:szCs w:val="24"/>
        </w:rPr>
        <w:fldChar w:fldCharType="begin"/>
      </w:r>
      <w:r w:rsidR="001F50E7">
        <w:rPr>
          <w:sz w:val="24"/>
          <w:szCs w:val="24"/>
        </w:rPr>
        <w:instrText xml:space="preserve"> ADDIN ZOTERO_ITEM CSL_CITATION {"citationID":"6umrjrgsu","properties":{"formattedCitation":"{\\rtf \\super 17\\uc0\\u8211{}19\\nosupersub{}}","plainCitation":"17–19"},"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family":"International Agency for Research on Cancer Handbook Working Group","given":""}],"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family":"US Preventive Services Task Force","given":""}],"issued":{"date-parts":[["2015",5]]},"accessed":{"date-parts":[["2015",7,28]]}}}],"schema":"https://github.com/citation-style-language/schema/raw/master/csl-citation.json"} </w:instrText>
      </w:r>
      <w:r w:rsidR="001F50E7">
        <w:rPr>
          <w:sz w:val="24"/>
          <w:szCs w:val="24"/>
        </w:rPr>
        <w:fldChar w:fldCharType="separate"/>
      </w:r>
      <w:r w:rsidR="001F50E7" w:rsidRPr="001F50E7">
        <w:rPr>
          <w:sz w:val="24"/>
          <w:szCs w:val="24"/>
          <w:vertAlign w:val="superscript"/>
        </w:rPr>
        <w:t>17–19</w:t>
      </w:r>
      <w:r w:rsidR="001F50E7">
        <w:rPr>
          <w:sz w:val="24"/>
          <w:szCs w:val="24"/>
        </w:rPr>
        <w:fldChar w:fldCharType="end"/>
      </w:r>
      <w:proofErr w:type="gramStart"/>
      <w:r w:rsidR="003E27F5">
        <w:rPr>
          <w:sz w:val="24"/>
          <w:szCs w:val="24"/>
        </w:rPr>
        <w:t xml:space="preserve">  </w:t>
      </w:r>
      <w:r w:rsidRPr="00A01F87">
        <w:rPr>
          <w:sz w:val="24"/>
          <w:szCs w:val="24"/>
        </w:rPr>
        <w:t>We</w:t>
      </w:r>
      <w:proofErr w:type="gramEnd"/>
      <w:r w:rsidRPr="00A01F87">
        <w:rPr>
          <w:sz w:val="24"/>
          <w:szCs w:val="24"/>
        </w:rPr>
        <w:t xml:space="preserve"> conclude that earlier detection among 40-49 year olds contributed 0.56 of the 10.94</w:t>
      </w:r>
      <w:r w:rsidR="0096522B">
        <w:rPr>
          <w:sz w:val="24"/>
          <w:szCs w:val="24"/>
        </w:rPr>
        <w:t>-</w:t>
      </w:r>
      <w:r w:rsidRPr="00A01F87">
        <w:rPr>
          <w:sz w:val="24"/>
          <w:szCs w:val="24"/>
        </w:rPr>
        <w:t xml:space="preserve">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w:t>
      </w:r>
      <w:r w:rsidRPr="00A01F87">
        <w:rPr>
          <w:sz w:val="24"/>
          <w:szCs w:val="24"/>
        </w:rPr>
        <w:lastRenderedPageBreak/>
        <w:t>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1F50E7">
        <w:rPr>
          <w:sz w:val="24"/>
          <w:szCs w:val="24"/>
        </w:rPr>
        <w:instrText xml:space="preserve"> ADDIN ZOTERO_ITEM CSL_CITATION {"citationID":"1d19nc0slr","properties":{"formattedCitation":"{\\rtf \\super 20\\nosupersub{}}","plainCitation":"20"},"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accessed":{"date-parts":[["2015",6,18]]},"PMID":"19663525","PMCID":"PMC2787446"}}],"schema":"https://github.com/citation-style-language/schema/raw/master/csl-citation.json"} </w:instrText>
      </w:r>
      <w:r w:rsidR="00B91CFC" w:rsidRPr="00A01F87">
        <w:rPr>
          <w:sz w:val="24"/>
          <w:szCs w:val="24"/>
        </w:rPr>
        <w:fldChar w:fldCharType="separate"/>
      </w:r>
      <w:r w:rsidR="001F50E7" w:rsidRPr="001F50E7">
        <w:rPr>
          <w:sz w:val="24"/>
          <w:szCs w:val="24"/>
          <w:vertAlign w:val="superscript"/>
        </w:rPr>
        <w:t>20</w:t>
      </w:r>
      <w:r w:rsidR="00B91CFC" w:rsidRPr="00A01F87">
        <w:rPr>
          <w:sz w:val="24"/>
          <w:szCs w:val="24"/>
        </w:rPr>
        <w:fldChar w:fldCharType="end"/>
      </w:r>
      <w:proofErr w:type="gramStart"/>
      <w:r w:rsidRPr="00A01F87">
        <w:rPr>
          <w:sz w:val="24"/>
          <w:szCs w:val="24"/>
        </w:rPr>
        <w:t xml:space="preserve">  The</w:t>
      </w:r>
      <w:proofErr w:type="gramEnd"/>
      <w:r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335669F8" w14:textId="77777777"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1F50E7">
        <w:rPr>
          <w:sz w:val="24"/>
          <w:szCs w:val="24"/>
        </w:rPr>
        <w:instrText xml:space="preserve"> ADDIN ZOTERO_ITEM CSL_CITATION {"citationID":"YBXQta0A","properties":{"formattedCitation":"{\\rtf \\super 21,22\\nosupersub{}}","plainCitation":"21,22"},"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r w:rsidR="001F50E7" w:rsidRPr="001F50E7">
        <w:rPr>
          <w:sz w:val="24"/>
          <w:szCs w:val="24"/>
          <w:vertAlign w:val="superscript"/>
        </w:rPr>
        <w:t>21,22</w:t>
      </w:r>
      <w:r w:rsidR="008D387C" w:rsidRPr="00A01F87">
        <w:rPr>
          <w:sz w:val="24"/>
          <w:szCs w:val="24"/>
        </w:rPr>
        <w:fldChar w:fldCharType="end"/>
      </w:r>
      <w:proofErr w:type="gramStart"/>
      <w:r w:rsidR="000549FB" w:rsidRPr="00A01F87">
        <w:rPr>
          <w:sz w:val="24"/>
          <w:szCs w:val="24"/>
        </w:rPr>
        <w:t xml:space="preserve">  Additionally</w:t>
      </w:r>
      <w:proofErr w:type="gramEnd"/>
      <w:r w:rsidR="00474B87" w:rsidRPr="00A01F87">
        <w:rPr>
          <w:sz w:val="24"/>
          <w:szCs w:val="24"/>
        </w:rPr>
        <w:t xml:space="preserve">, breast cancer </w:t>
      </w:r>
      <w:r w:rsidR="00330391" w:rsidRPr="00A01F87">
        <w:rPr>
          <w:sz w:val="24"/>
          <w:szCs w:val="24"/>
        </w:rPr>
        <w:t xml:space="preserve">patients typically received </w:t>
      </w:r>
      <w:r w:rsidR="00474B87" w:rsidRPr="00A01F87">
        <w:rPr>
          <w:sz w:val="24"/>
          <w:szCs w:val="24"/>
        </w:rPr>
        <w:t xml:space="preserve">multiple </w:t>
      </w:r>
      <w:r w:rsidR="00DE06B2" w:rsidRPr="00A01F87">
        <w:rPr>
          <w:sz w:val="24"/>
          <w:szCs w:val="24"/>
        </w:rPr>
        <w:t>modalities</w:t>
      </w:r>
      <w:r w:rsidR="00330391" w:rsidRPr="00A01F87">
        <w:rPr>
          <w:sz w:val="24"/>
          <w:szCs w:val="24"/>
        </w:rPr>
        <w:t xml:space="preserve"> of treatment </w:t>
      </w:r>
      <w:r w:rsidR="00474B87" w:rsidRPr="00A01F87">
        <w:rPr>
          <w:sz w:val="24"/>
          <w:szCs w:val="24"/>
        </w:rPr>
        <w:t>for virtually the entire time period of our study.</w:t>
      </w:r>
      <w:r w:rsidR="00474B87" w:rsidRPr="00A01F87">
        <w:rPr>
          <w:sz w:val="24"/>
          <w:szCs w:val="24"/>
        </w:rPr>
        <w:fldChar w:fldCharType="begin"/>
      </w:r>
      <w:r w:rsidR="001F50E7">
        <w:rPr>
          <w:sz w:val="24"/>
          <w:szCs w:val="24"/>
        </w:rPr>
        <w:instrText xml:space="preserve"> ADDIN ZOTERO_ITEM CSL_CITATION {"citationID":"2f5bdmpeb6","properties":{"formattedCitation":"{\\rtf \\super 23\\nosupersub{}}","plainCitation":"23"},"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De Lena","given":"Mario"},{"family":"Tancini","given":"Gabriele"},{"family":"Bajetta","given":"Emilio"},{"family":"Musumeci","given":"Renato"},{"family":"Veronesi","given":"Umberto"}],"issued":{"date-parts":[["1976",2,19]]},"accessed":{"date-parts":[["2015",6,12]]},"PMID":"1246307"}}],"schema":"https://github.com/citation-style-language/schema/raw/master/csl-citation.json"} </w:instrText>
      </w:r>
      <w:r w:rsidR="00474B87" w:rsidRPr="00A01F87">
        <w:rPr>
          <w:sz w:val="24"/>
          <w:szCs w:val="24"/>
        </w:rPr>
        <w:fldChar w:fldCharType="separate"/>
      </w:r>
      <w:r w:rsidR="001F50E7" w:rsidRPr="001F50E7">
        <w:rPr>
          <w:sz w:val="24"/>
          <w:szCs w:val="24"/>
          <w:vertAlign w:val="superscript"/>
        </w:rPr>
        <w:t>23</w:t>
      </w:r>
      <w:r w:rsidR="00474B87" w:rsidRPr="00A01F87">
        <w:rPr>
          <w:sz w:val="24"/>
          <w:szCs w:val="24"/>
        </w:rPr>
        <w:fldChar w:fldCharType="end"/>
      </w:r>
      <w:r w:rsidR="00474B87" w:rsidRPr="00A01F87">
        <w:rPr>
          <w:sz w:val="24"/>
          <w:szCs w:val="24"/>
        </w:rPr>
        <w:t xml:space="preserve"> </w:t>
      </w:r>
    </w:p>
    <w:p w14:paraId="152C2244" w14:textId="22A62B61"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1F50E7">
        <w:rPr>
          <w:sz w:val="24"/>
          <w:szCs w:val="24"/>
        </w:rPr>
        <w:instrText xml:space="preserve"> ADDIN ZOTERO_ITEM CSL_CITATION {"citationID":"sbkfqr18j","properties":{"formattedCitation":"{\\rtf \\super 24,25\\nosupersub{}}","plainCitation":"24,25"},"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family":"Hunink MM","given":""},{"family":"Goldman L","given":""},{"family":"Tosteson AA","given":""},{"family":"et al","given":""}],"issued":{"date-parts":[["1997",2,19]]},"accessed":{"date-parts":[["2015",7,1]]}}},{"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accessed":{"date-parts":[["2015",7,1]]},"PMID":"17211011"}}],"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4,25</w:t>
      </w:r>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1F50E7">
        <w:rPr>
          <w:sz w:val="24"/>
          <w:szCs w:val="24"/>
        </w:rPr>
        <w:instrText xml:space="preserve"> ADDIN ZOTERO_ITEM CSL_CITATION {"citationID":"1nlpg620rc","properties":{"formattedCitation":"{\\rtf \\super 26\\nosupersub{}}","plainCitation":"26"},"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accessed":{"date-parts":[["2015",7,23]]},"PMID":"153399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6</w:t>
      </w:r>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w:t>
      </w:r>
      <w:r w:rsidRPr="00A01F87">
        <w:rPr>
          <w:color w:val="auto"/>
          <w:sz w:val="24"/>
          <w:szCs w:val="24"/>
        </w:rPr>
        <w:lastRenderedPageBreak/>
        <w:t xml:space="preserve">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592B5601" w14:textId="0A015481" w:rsidR="008D20E9" w:rsidRPr="00A01F87" w:rsidRDefault="008D20E9" w:rsidP="008D20E9">
      <w:pPr>
        <w:pStyle w:val="Normal1"/>
        <w:spacing w:line="480" w:lineRule="auto"/>
        <w:ind w:firstLine="720"/>
        <w:rPr>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A927B2">
        <w:rPr>
          <w:sz w:val="24"/>
          <w:szCs w:val="24"/>
        </w:rPr>
        <w:instrText xml:space="preserve"> ADDIN ZOTERO_ITEM CSL_CITATION {"citationID":"2m7299c2ge","properties":{"formattedCitation":"{\\rtf \\super 27,28\\nosupersub{}}","plainCitation":"27,28"},"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accessed":{"date-parts":[["2015",7,2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7,28</w:t>
      </w:r>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1F50E7">
        <w:rPr>
          <w:sz w:val="24"/>
          <w:szCs w:val="24"/>
        </w:rPr>
        <w:instrText xml:space="preserve"> ADDIN ZOTERO_ITEM CSL_CITATION {"citationID":"2444l8v81j","properties":{"formattedCitation":"{\\rtf \\super 29\\nosupersub{}}","plainCitation":"29"},"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29</w:t>
      </w:r>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r w:rsidR="001F50E7">
        <w:rPr>
          <w:sz w:val="24"/>
          <w:szCs w:val="24"/>
        </w:rPr>
        <w:instrText xml:space="preserve"> ADDIN ZOTERO_ITEM CSL_CITATION {"citationID":"gnlelsu5a","properties":{"formattedCitation":"{\\rtf \\super 30\\nosupersub{}}","plainCitation":"30"},"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accessed":{"date-parts":[["2015",6,12]]}}}],"schema":"https://github.com/citation-style-language/schema/raw/master/csl-citation.json"} </w:instrText>
      </w:r>
      <w:r w:rsidR="00987C4E" w:rsidRPr="00A01F87">
        <w:rPr>
          <w:sz w:val="24"/>
          <w:szCs w:val="24"/>
        </w:rPr>
        <w:fldChar w:fldCharType="separate"/>
      </w:r>
      <w:r w:rsidR="001F50E7" w:rsidRPr="001F50E7">
        <w:rPr>
          <w:sz w:val="24"/>
          <w:szCs w:val="24"/>
          <w:vertAlign w:val="superscript"/>
        </w:rPr>
        <w:t>30</w:t>
      </w:r>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F16533">
        <w:rPr>
          <w:sz w:val="24"/>
          <w:szCs w:val="24"/>
        </w:rPr>
        <w:t>Supplemental</w:t>
      </w:r>
      <w:r w:rsidRPr="00A01F87">
        <w:rPr>
          <w:sz w:val="24"/>
          <w:szCs w:val="24"/>
        </w:rPr>
        <w:t xml:space="preserve"> Table </w:t>
      </w:r>
      <w:r w:rsidR="00F16533">
        <w:rPr>
          <w:sz w:val="24"/>
          <w:szCs w:val="24"/>
        </w:rPr>
        <w:t>1</w:t>
      </w:r>
      <w:r w:rsidRPr="00A01F87">
        <w:rPr>
          <w:sz w:val="24"/>
          <w:szCs w:val="24"/>
        </w:rPr>
        <w:t xml:space="preserve">). </w:t>
      </w:r>
    </w:p>
    <w:p w14:paraId="6E8F5341" w14:textId="77777777" w:rsidR="00F94264" w:rsidRPr="00A01F87" w:rsidRDefault="008D20E9" w:rsidP="00B53691">
      <w:pPr>
        <w:pStyle w:val="Normal1"/>
        <w:spacing w:line="480" w:lineRule="auto"/>
        <w:rPr>
          <w:b/>
          <w:sz w:val="24"/>
          <w:szCs w:val="24"/>
        </w:rPr>
      </w:pPr>
      <w:r w:rsidRPr="00A01F87">
        <w:rPr>
          <w:sz w:val="24"/>
          <w:szCs w:val="24"/>
        </w:rPr>
        <w:tab/>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 xml:space="preserve">The value of screening is based on the balance of potential benefits of earlier detection and potential </w:t>
      </w:r>
      <w:r w:rsidR="003E27F5" w:rsidRPr="00A01F87">
        <w:rPr>
          <w:sz w:val="24"/>
          <w:szCs w:val="24"/>
        </w:rPr>
        <w:lastRenderedPageBreak/>
        <w:t>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value of mammography screening by quantifying the population-level benefit of earlier detection against which its potential harms can be measured.</w:t>
      </w:r>
    </w:p>
    <w:p w14:paraId="0B79DE3A" w14:textId="77777777" w:rsidR="000549FB" w:rsidRDefault="000549FB">
      <w:pPr>
        <w:rPr>
          <w:b/>
          <w:sz w:val="24"/>
          <w:szCs w:val="24"/>
        </w:rPr>
      </w:pPr>
      <w:r>
        <w:rPr>
          <w:b/>
          <w:sz w:val="24"/>
          <w:szCs w:val="24"/>
        </w:rPr>
        <w:br w:type="page"/>
      </w:r>
    </w:p>
    <w:p w14:paraId="5D4F030D" w14:textId="77777777" w:rsidR="008D20E9" w:rsidRPr="008048FF" w:rsidRDefault="008D20E9" w:rsidP="008048FF">
      <w:pPr>
        <w:pStyle w:val="Normal1"/>
      </w:pPr>
      <w:r w:rsidRPr="008D20E9">
        <w:rPr>
          <w:b/>
          <w:sz w:val="24"/>
          <w:szCs w:val="24"/>
        </w:rPr>
        <w:lastRenderedPageBreak/>
        <w:t>Acknowledgements</w:t>
      </w:r>
      <w:r w:rsidRPr="008D20E9">
        <w:rPr>
          <w:sz w:val="24"/>
          <w:szCs w:val="24"/>
        </w:rPr>
        <w:t xml:space="preserve">: We thank </w:t>
      </w:r>
      <w:r w:rsidRPr="008D20E9">
        <w:rPr>
          <w:sz w:val="24"/>
          <w:szCs w:val="24"/>
          <w:highlight w:val="yellow"/>
        </w:rPr>
        <w:t xml:space="preserve">X </w:t>
      </w:r>
      <w:r w:rsidRPr="008D20E9">
        <w:rPr>
          <w:sz w:val="24"/>
          <w:szCs w:val="24"/>
        </w:rPr>
        <w:t>for helpful comments and suggestions.</w:t>
      </w:r>
    </w:p>
    <w:p w14:paraId="3B34FB77" w14:textId="77777777" w:rsidR="008D20E9" w:rsidRPr="008D20E9" w:rsidRDefault="008D20E9" w:rsidP="00BB4E57">
      <w:pPr>
        <w:pStyle w:val="Normal1"/>
        <w:spacing w:line="240" w:lineRule="auto"/>
        <w:rPr>
          <w:sz w:val="24"/>
          <w:szCs w:val="24"/>
        </w:rPr>
      </w:pPr>
    </w:p>
    <w:p w14:paraId="7A9FD3BA"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608A7C0E" w14:textId="77777777" w:rsidR="008D20E9" w:rsidRPr="008D20E9" w:rsidRDefault="008D20E9" w:rsidP="00BB4E57">
      <w:pPr>
        <w:pStyle w:val="Normal1"/>
        <w:spacing w:line="240" w:lineRule="auto"/>
        <w:rPr>
          <w:sz w:val="24"/>
          <w:szCs w:val="24"/>
        </w:rPr>
      </w:pPr>
    </w:p>
    <w:p w14:paraId="3BC61E19"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3A7D65F8" w14:textId="77777777" w:rsidR="008D20E9" w:rsidRPr="008D20E9" w:rsidRDefault="008D20E9" w:rsidP="00BB4E57">
      <w:pPr>
        <w:pStyle w:val="Normal1"/>
        <w:spacing w:line="240" w:lineRule="auto"/>
        <w:rPr>
          <w:sz w:val="24"/>
          <w:szCs w:val="24"/>
        </w:rPr>
      </w:pPr>
    </w:p>
    <w:p w14:paraId="77BDC07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458DB294" w14:textId="77777777" w:rsidR="00BB4E57" w:rsidRDefault="00BB4E57">
      <w:pPr>
        <w:rPr>
          <w:sz w:val="24"/>
          <w:szCs w:val="24"/>
        </w:rPr>
      </w:pPr>
      <w:r>
        <w:rPr>
          <w:sz w:val="24"/>
          <w:szCs w:val="24"/>
        </w:rPr>
        <w:br w:type="page"/>
      </w:r>
    </w:p>
    <w:p w14:paraId="6808C2B0" w14:textId="7294DDE3" w:rsidR="008D20E9" w:rsidRPr="007C60E3" w:rsidRDefault="00BB4E57" w:rsidP="007C60E3">
      <w:pPr>
        <w:pStyle w:val="Normal1"/>
        <w:spacing w:line="240" w:lineRule="auto"/>
        <w:rPr>
          <w:sz w:val="24"/>
          <w:szCs w:val="24"/>
        </w:rPr>
      </w:pPr>
      <w:r w:rsidRPr="007C60E3">
        <w:rPr>
          <w:b/>
          <w:sz w:val="24"/>
          <w:szCs w:val="24"/>
        </w:rPr>
        <w:lastRenderedPageBreak/>
        <w:t>References</w:t>
      </w:r>
      <w:r w:rsidR="00EB106E" w:rsidRPr="007C60E3">
        <w:rPr>
          <w:b/>
          <w:sz w:val="24"/>
          <w:szCs w:val="24"/>
        </w:rPr>
        <w:t xml:space="preserve"> and Notes</w:t>
      </w:r>
    </w:p>
    <w:p w14:paraId="17963171" w14:textId="77777777" w:rsidR="007C60E3" w:rsidRPr="007C60E3" w:rsidRDefault="007C60E3" w:rsidP="007C60E3">
      <w:pPr>
        <w:pStyle w:val="Bibliography"/>
        <w:spacing w:after="0"/>
        <w:rPr>
          <w:sz w:val="24"/>
        </w:rPr>
      </w:pPr>
      <w:r>
        <w:fldChar w:fldCharType="begin"/>
      </w:r>
      <w:r>
        <w:instrText xml:space="preserve"> ADDIN ZOTERO_BIBL {"custom":[]} CSL_BIBLIOGRAPHY </w:instrText>
      </w:r>
      <w:r>
        <w:fldChar w:fldCharType="separate"/>
      </w:r>
      <w:r w:rsidRPr="007C60E3">
        <w:rPr>
          <w:sz w:val="24"/>
        </w:rPr>
        <w:t xml:space="preserve">1. </w:t>
      </w:r>
      <w:r w:rsidRPr="007C60E3">
        <w:rPr>
          <w:sz w:val="24"/>
        </w:rPr>
        <w:tab/>
        <w:t>Berry DA, Cronin KA, Plevritis SK, et al. Effect of Screening and Adjuvant Therapy on Mortality from Breast Cancer. N Engl J Med 2005;353(17):1784–92.</w:t>
      </w:r>
      <w:r w:rsidRPr="007C60E3">
        <w:rPr>
          <w:sz w:val="24"/>
        </w:rPr>
        <w:br/>
        <w:t xml:space="preserve"> </w:t>
      </w:r>
    </w:p>
    <w:p w14:paraId="77F37717" w14:textId="77777777" w:rsidR="007C60E3" w:rsidRPr="007C60E3" w:rsidRDefault="007C60E3" w:rsidP="007C60E3">
      <w:pPr>
        <w:pStyle w:val="Bibliography"/>
        <w:spacing w:after="0"/>
        <w:rPr>
          <w:sz w:val="24"/>
        </w:rPr>
      </w:pPr>
      <w:r w:rsidRPr="007C60E3">
        <w:rPr>
          <w:sz w:val="24"/>
        </w:rPr>
        <w:t xml:space="preserve">2. </w:t>
      </w:r>
      <w:r w:rsidRPr="007C60E3">
        <w:rPr>
          <w:sz w:val="24"/>
        </w:rPr>
        <w:tab/>
        <w:t>Kopans DB. The 2009 U.S. Preventive Services Task Force Guidelines Ignore Important Scientific Evidence and Should Be Revised or Withdrawn. Radiology 2010;256(1):15–20.</w:t>
      </w:r>
      <w:r w:rsidRPr="007C60E3">
        <w:rPr>
          <w:sz w:val="24"/>
        </w:rPr>
        <w:br/>
        <w:t xml:space="preserve"> </w:t>
      </w:r>
    </w:p>
    <w:p w14:paraId="522CB2A7" w14:textId="77777777" w:rsidR="007C60E3" w:rsidRPr="007C60E3" w:rsidRDefault="007C60E3" w:rsidP="007C60E3">
      <w:pPr>
        <w:pStyle w:val="Bibliography"/>
        <w:spacing w:after="0"/>
        <w:rPr>
          <w:sz w:val="24"/>
        </w:rPr>
      </w:pPr>
      <w:r w:rsidRPr="007C60E3">
        <w:rPr>
          <w:sz w:val="24"/>
        </w:rPr>
        <w:t xml:space="preserve">3. </w:t>
      </w:r>
      <w:r w:rsidRPr="007C60E3">
        <w:rPr>
          <w:sz w:val="24"/>
        </w:rPr>
        <w:tab/>
        <w:t>Petitti DB, Calonge N, LeFevre ML, Melnyk BM, Wilt TJ, Schwartz JS. Breast Cancer Screening: From Science to Recommendation. Radiology 2010;256(1):8–14.</w:t>
      </w:r>
      <w:r w:rsidRPr="007C60E3">
        <w:rPr>
          <w:sz w:val="24"/>
        </w:rPr>
        <w:br/>
        <w:t xml:space="preserve"> </w:t>
      </w:r>
    </w:p>
    <w:p w14:paraId="17CE8FE8" w14:textId="77777777" w:rsidR="007C60E3" w:rsidRPr="007C60E3" w:rsidRDefault="007C60E3" w:rsidP="007C60E3">
      <w:pPr>
        <w:pStyle w:val="Bibliography"/>
        <w:spacing w:after="0"/>
        <w:rPr>
          <w:sz w:val="24"/>
        </w:rPr>
      </w:pPr>
      <w:r w:rsidRPr="007C60E3">
        <w:rPr>
          <w:sz w:val="24"/>
        </w:rPr>
        <w:t xml:space="preserve">4. </w:t>
      </w:r>
      <w:r w:rsidRPr="007C60E3">
        <w:rPr>
          <w:sz w:val="24"/>
        </w:rPr>
        <w:tab/>
        <w:t>Gotzsche PC, M. D., Heath I, Visco F. Mammography Screening: Truth, Lies and Controversy. 1 edition. London ; New York: Radcliffe Medical PR; 2012.</w:t>
      </w:r>
      <w:r w:rsidRPr="007C60E3">
        <w:rPr>
          <w:sz w:val="24"/>
        </w:rPr>
        <w:br/>
        <w:t xml:space="preserve"> </w:t>
      </w:r>
    </w:p>
    <w:p w14:paraId="6A736596" w14:textId="77777777" w:rsidR="007C60E3" w:rsidRPr="007C60E3" w:rsidRDefault="007C60E3" w:rsidP="007C60E3">
      <w:pPr>
        <w:pStyle w:val="Bibliography"/>
        <w:spacing w:after="0"/>
        <w:rPr>
          <w:sz w:val="24"/>
        </w:rPr>
      </w:pPr>
      <w:r w:rsidRPr="007C60E3">
        <w:rPr>
          <w:sz w:val="24"/>
        </w:rPr>
        <w:t xml:space="preserve">5. </w:t>
      </w:r>
      <w:r w:rsidRPr="007C60E3">
        <w:rPr>
          <w:sz w:val="24"/>
        </w:rPr>
        <w:tab/>
        <w:t>Berry D. Breast cancer screening: Controversy of impact. Breast 2013;22(0 2):S73–6.</w:t>
      </w:r>
      <w:r w:rsidRPr="007C60E3">
        <w:rPr>
          <w:sz w:val="24"/>
        </w:rPr>
        <w:br/>
        <w:t xml:space="preserve"> </w:t>
      </w:r>
    </w:p>
    <w:p w14:paraId="680D0F12" w14:textId="77777777" w:rsidR="007C60E3" w:rsidRPr="007C60E3" w:rsidRDefault="007C60E3" w:rsidP="007C60E3">
      <w:pPr>
        <w:pStyle w:val="Bibliography"/>
        <w:spacing w:after="0"/>
        <w:rPr>
          <w:sz w:val="24"/>
        </w:rPr>
      </w:pPr>
      <w:r w:rsidRPr="007C60E3">
        <w:rPr>
          <w:sz w:val="24"/>
        </w:rPr>
        <w:t xml:space="preserve">6. </w:t>
      </w:r>
      <w:r w:rsidRPr="007C60E3">
        <w:rPr>
          <w:sz w:val="24"/>
        </w:rPr>
        <w:tab/>
        <w:t>Miller AB, Wall C, Baines CJ, Sun P, To T, Narod SA. Twenty five year follow-up for breast cancer incidence and mortality of the Canadian National Breast Screening Study: randomised screening trial. BMJ 2014;348:g366.</w:t>
      </w:r>
      <w:r w:rsidRPr="007C60E3">
        <w:rPr>
          <w:sz w:val="24"/>
        </w:rPr>
        <w:br/>
        <w:t xml:space="preserve"> </w:t>
      </w:r>
    </w:p>
    <w:p w14:paraId="58080EBD" w14:textId="77777777" w:rsidR="007C60E3" w:rsidRPr="007C60E3" w:rsidRDefault="007C60E3" w:rsidP="007C60E3">
      <w:pPr>
        <w:pStyle w:val="Bibliography"/>
        <w:spacing w:after="0"/>
        <w:rPr>
          <w:sz w:val="24"/>
        </w:rPr>
      </w:pPr>
      <w:r w:rsidRPr="007C60E3">
        <w:rPr>
          <w:sz w:val="24"/>
        </w:rPr>
        <w:t xml:space="preserve">7. </w:t>
      </w:r>
      <w:r w:rsidRPr="007C60E3">
        <w:rPr>
          <w:sz w:val="24"/>
        </w:rPr>
        <w:tab/>
        <w:t>Nelson HD, Tyne K, Naik A, Bougatsos C, Chan BK, Humphrey L. Screening for Breast Cancer: An Update for the U.S. Preventive Services Task Force. Ann Intern Med 2009;151(10):727–37.</w:t>
      </w:r>
      <w:r w:rsidRPr="007C60E3">
        <w:rPr>
          <w:sz w:val="24"/>
        </w:rPr>
        <w:br/>
        <w:t xml:space="preserve"> </w:t>
      </w:r>
    </w:p>
    <w:p w14:paraId="482A4366" w14:textId="77777777" w:rsidR="007C60E3" w:rsidRPr="007C60E3" w:rsidRDefault="007C60E3" w:rsidP="007C60E3">
      <w:pPr>
        <w:pStyle w:val="Bibliography"/>
        <w:spacing w:after="0"/>
        <w:rPr>
          <w:sz w:val="24"/>
        </w:rPr>
      </w:pPr>
      <w:r w:rsidRPr="007C60E3">
        <w:rPr>
          <w:sz w:val="24"/>
        </w:rPr>
        <w:t xml:space="preserve">8. </w:t>
      </w:r>
      <w:r w:rsidRPr="007C60E3">
        <w:rPr>
          <w:sz w:val="24"/>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r w:rsidRPr="007C60E3">
        <w:rPr>
          <w:sz w:val="24"/>
        </w:rPr>
        <w:br/>
      </w:r>
    </w:p>
    <w:p w14:paraId="1868789F" w14:textId="77777777" w:rsidR="007C60E3" w:rsidRPr="007C60E3" w:rsidRDefault="007C60E3" w:rsidP="007C60E3">
      <w:pPr>
        <w:pStyle w:val="Bibliography"/>
        <w:spacing w:after="0"/>
        <w:rPr>
          <w:sz w:val="24"/>
        </w:rPr>
      </w:pPr>
      <w:r w:rsidRPr="007C60E3">
        <w:rPr>
          <w:sz w:val="24"/>
        </w:rPr>
        <w:t xml:space="preserve">9. </w:t>
      </w:r>
      <w:r w:rsidRPr="007C60E3">
        <w:rPr>
          <w:sz w:val="24"/>
        </w:rPr>
        <w:tab/>
        <w:t>Helvie MA. Digital Mammography Imaging: Breast Tomosynthesis and Advanced Applications. Radiol Clin North Am 2010;48(5):917–29.</w:t>
      </w:r>
      <w:r w:rsidRPr="007C60E3">
        <w:rPr>
          <w:sz w:val="24"/>
        </w:rPr>
        <w:br/>
        <w:t xml:space="preserve"> </w:t>
      </w:r>
    </w:p>
    <w:p w14:paraId="7AE83A0F" w14:textId="77777777" w:rsidR="007C60E3" w:rsidRPr="007C60E3" w:rsidRDefault="007C60E3" w:rsidP="007C60E3">
      <w:pPr>
        <w:pStyle w:val="Bibliography"/>
        <w:spacing w:after="0"/>
        <w:ind w:left="450" w:hanging="450"/>
        <w:rPr>
          <w:sz w:val="24"/>
        </w:rPr>
      </w:pPr>
      <w:r w:rsidRPr="007C60E3">
        <w:rPr>
          <w:sz w:val="24"/>
        </w:rPr>
        <w:t xml:space="preserve">10. </w:t>
      </w:r>
      <w:r w:rsidRPr="007C60E3">
        <w:rPr>
          <w:sz w:val="24"/>
        </w:rPr>
        <w:tab/>
        <w:t>Beltrán-Sánchez H, Preston SH, Canudas-Romo V. An integrated approach to cause-of-death analysis: cause-deleted life tables and decompositions of life expectancy. Demogr Res 2008;19:1323–50.</w:t>
      </w:r>
      <w:r w:rsidRPr="007C60E3">
        <w:rPr>
          <w:sz w:val="24"/>
        </w:rPr>
        <w:br/>
        <w:t xml:space="preserve"> </w:t>
      </w:r>
    </w:p>
    <w:p w14:paraId="3A084A89" w14:textId="77777777" w:rsidR="007C60E3" w:rsidRPr="007C60E3" w:rsidRDefault="007C60E3" w:rsidP="007C60E3">
      <w:pPr>
        <w:pStyle w:val="Bibliography"/>
        <w:spacing w:after="0"/>
        <w:ind w:left="450" w:hanging="450"/>
        <w:rPr>
          <w:sz w:val="24"/>
        </w:rPr>
      </w:pPr>
      <w:r w:rsidRPr="007C60E3">
        <w:rPr>
          <w:sz w:val="24"/>
        </w:rPr>
        <w:t xml:space="preserve">11. </w:t>
      </w:r>
      <w:r w:rsidRPr="007C60E3">
        <w:rPr>
          <w:sz w:val="24"/>
        </w:rPr>
        <w:tab/>
        <w:t>Samir Soneji, Hiram Beltrán-Sánchez, Harold Sox. Assessing Progress in Reducing the Burden of Cancer Mortality, 1985-2005. J Clin Oncol 2014;32(5):444–8.</w:t>
      </w:r>
      <w:r w:rsidRPr="007C60E3">
        <w:rPr>
          <w:sz w:val="24"/>
        </w:rPr>
        <w:br/>
        <w:t xml:space="preserve"> </w:t>
      </w:r>
    </w:p>
    <w:p w14:paraId="6B2031A0" w14:textId="77777777" w:rsidR="007C60E3" w:rsidRPr="007C60E3" w:rsidRDefault="007C60E3" w:rsidP="007C60E3">
      <w:pPr>
        <w:pStyle w:val="Bibliography"/>
        <w:spacing w:after="0"/>
        <w:ind w:left="450" w:hanging="450"/>
        <w:rPr>
          <w:sz w:val="24"/>
        </w:rPr>
      </w:pPr>
      <w:r w:rsidRPr="007C60E3">
        <w:rPr>
          <w:sz w:val="24"/>
        </w:rPr>
        <w:t xml:space="preserve">12. </w:t>
      </w:r>
      <w:r w:rsidRPr="007C60E3">
        <w:rPr>
          <w:sz w:val="24"/>
        </w:rPr>
        <w:tab/>
        <w:t>Zackrisson S, Andersson I, Janzon L, Manjer J, Garne JP. Rate of over-diagnosis of breast cancer 15 years after end of Malmö mammographic screening trial: follow-</w:t>
      </w:r>
      <w:r w:rsidRPr="007C60E3">
        <w:rPr>
          <w:sz w:val="24"/>
        </w:rPr>
        <w:lastRenderedPageBreak/>
        <w:t>up study. BMJ 2006;332(7543):689–92.</w:t>
      </w:r>
      <w:r w:rsidRPr="007C60E3">
        <w:rPr>
          <w:sz w:val="24"/>
        </w:rPr>
        <w:br/>
        <w:t xml:space="preserve"> </w:t>
      </w:r>
    </w:p>
    <w:p w14:paraId="4D1CA862" w14:textId="77777777" w:rsidR="007C60E3" w:rsidRPr="007C60E3" w:rsidRDefault="007C60E3" w:rsidP="007C60E3">
      <w:pPr>
        <w:pStyle w:val="Bibliography"/>
        <w:spacing w:after="0"/>
        <w:ind w:left="450" w:hanging="450"/>
        <w:rPr>
          <w:sz w:val="24"/>
        </w:rPr>
      </w:pPr>
      <w:r w:rsidRPr="007C60E3">
        <w:rPr>
          <w:sz w:val="24"/>
        </w:rPr>
        <w:t xml:space="preserve">13. </w:t>
      </w:r>
      <w:r w:rsidRPr="007C60E3">
        <w:rPr>
          <w:sz w:val="24"/>
        </w:rPr>
        <w:tab/>
        <w:t>Preston SH, Heuveline P, Guillot M. Demography: Measuring and Modeling Population Processes. Blackwell Publishers Ltd; 2001.</w:t>
      </w:r>
      <w:r w:rsidRPr="007C60E3">
        <w:rPr>
          <w:sz w:val="24"/>
        </w:rPr>
        <w:br/>
        <w:t xml:space="preserve"> </w:t>
      </w:r>
    </w:p>
    <w:p w14:paraId="5F7488BF" w14:textId="77777777" w:rsidR="007C60E3" w:rsidRPr="007C60E3" w:rsidRDefault="007C60E3" w:rsidP="007C60E3">
      <w:pPr>
        <w:pStyle w:val="Bibliography"/>
        <w:spacing w:after="0"/>
        <w:ind w:left="450" w:hanging="450"/>
        <w:rPr>
          <w:sz w:val="24"/>
        </w:rPr>
      </w:pPr>
      <w:r w:rsidRPr="007C60E3">
        <w:rPr>
          <w:sz w:val="24"/>
        </w:rPr>
        <w:t xml:space="preserve">14. </w:t>
      </w:r>
      <w:r w:rsidRPr="007C60E3">
        <w:rPr>
          <w:sz w:val="24"/>
        </w:rPr>
        <w:tab/>
        <w:t>Kitagawa EM. Components of a Difference Between Two Rates*. J Am Stat Assoc 1955;50(272):1168–94.</w:t>
      </w:r>
      <w:r w:rsidRPr="007C60E3">
        <w:rPr>
          <w:sz w:val="24"/>
        </w:rPr>
        <w:br/>
        <w:t xml:space="preserve"> </w:t>
      </w:r>
    </w:p>
    <w:p w14:paraId="14AEFCBA" w14:textId="77777777" w:rsidR="007C60E3" w:rsidRPr="007C60E3" w:rsidRDefault="007C60E3" w:rsidP="007C60E3">
      <w:pPr>
        <w:pStyle w:val="Bibliography"/>
        <w:spacing w:after="0"/>
        <w:ind w:left="450" w:hanging="450"/>
        <w:rPr>
          <w:sz w:val="24"/>
        </w:rPr>
      </w:pPr>
      <w:r w:rsidRPr="007C60E3">
        <w:rPr>
          <w:sz w:val="24"/>
        </w:rPr>
        <w:t xml:space="preserve">15. </w:t>
      </w:r>
      <w:r w:rsidRPr="007C60E3">
        <w:rPr>
          <w:sz w:val="24"/>
        </w:rPr>
        <w:tab/>
        <w:t>Bleyer A, Welch HG. Effect of Three Decades of Screening Mammography on Breast-Cancer Incidence. N Engl J Med 2012;367(21):1998–2005.</w:t>
      </w:r>
      <w:r w:rsidRPr="007C60E3">
        <w:rPr>
          <w:sz w:val="24"/>
        </w:rPr>
        <w:br/>
        <w:t xml:space="preserve"> </w:t>
      </w:r>
    </w:p>
    <w:p w14:paraId="18223048" w14:textId="77777777" w:rsidR="007C60E3" w:rsidRPr="007C60E3" w:rsidRDefault="007C60E3" w:rsidP="007C60E3">
      <w:pPr>
        <w:pStyle w:val="Bibliography"/>
        <w:spacing w:after="0"/>
        <w:ind w:left="450" w:hanging="450"/>
        <w:rPr>
          <w:sz w:val="24"/>
        </w:rPr>
      </w:pPr>
      <w:r w:rsidRPr="007C60E3">
        <w:rPr>
          <w:sz w:val="24"/>
        </w:rPr>
        <w:t xml:space="preserve">16. </w:t>
      </w:r>
      <w:r w:rsidRPr="007C60E3">
        <w:rPr>
          <w:sz w:val="24"/>
        </w:rPr>
        <w:tab/>
        <w:t>Gøtzsche PC, Olsen O. Is screening for breast cancer with mammography justifiable? Lancet 2000;355(9198):129–34.</w:t>
      </w:r>
      <w:r w:rsidRPr="007C60E3">
        <w:rPr>
          <w:sz w:val="24"/>
        </w:rPr>
        <w:br/>
        <w:t xml:space="preserve"> </w:t>
      </w:r>
    </w:p>
    <w:p w14:paraId="72A30349" w14:textId="77777777" w:rsidR="007C60E3" w:rsidRPr="007C60E3" w:rsidRDefault="007C60E3" w:rsidP="007C60E3">
      <w:pPr>
        <w:pStyle w:val="Bibliography"/>
        <w:spacing w:after="0"/>
        <w:ind w:left="450" w:hanging="450"/>
        <w:rPr>
          <w:sz w:val="24"/>
        </w:rPr>
      </w:pPr>
      <w:r w:rsidRPr="007C60E3">
        <w:rPr>
          <w:sz w:val="24"/>
        </w:rPr>
        <w:t xml:space="preserve">17. </w:t>
      </w:r>
      <w:r w:rsidRPr="007C60E3">
        <w:rPr>
          <w:sz w:val="24"/>
        </w:rPr>
        <w:tab/>
        <w:t>Moss SM, Wale C, Smith R, Evans A, Cuckle H, Duffy SW. Effect of mammographic screening from age 40 years on breast cancer mortality in the UK Age trial at 17 years’ follow-up: a randomised controlled trial. Lancet Oncol 2015;</w:t>
      </w:r>
      <w:r w:rsidRPr="007C60E3">
        <w:rPr>
          <w:sz w:val="24"/>
        </w:rPr>
        <w:br/>
      </w:r>
    </w:p>
    <w:p w14:paraId="72C1EC25" w14:textId="77777777" w:rsidR="007C60E3" w:rsidRPr="007C60E3" w:rsidRDefault="007C60E3" w:rsidP="007C60E3">
      <w:pPr>
        <w:pStyle w:val="Bibliography"/>
        <w:spacing w:after="0"/>
        <w:ind w:left="450" w:hanging="450"/>
        <w:rPr>
          <w:sz w:val="24"/>
        </w:rPr>
      </w:pPr>
      <w:r w:rsidRPr="007C60E3">
        <w:rPr>
          <w:sz w:val="24"/>
        </w:rPr>
        <w:t xml:space="preserve">18. </w:t>
      </w:r>
      <w:r w:rsidRPr="007C60E3">
        <w:rPr>
          <w:sz w:val="24"/>
        </w:rPr>
        <w:tab/>
        <w:t>Lauby-Secretan B, Scoccianti C, Loomis D, et al. Breast-cancer screening--viewpoint of the IARC Working Group. N Engl J Med 2015;372(24):2353–8.</w:t>
      </w:r>
      <w:r w:rsidRPr="007C60E3">
        <w:rPr>
          <w:sz w:val="24"/>
        </w:rPr>
        <w:br/>
        <w:t xml:space="preserve"> </w:t>
      </w:r>
    </w:p>
    <w:p w14:paraId="148D458C" w14:textId="77777777" w:rsidR="007C60E3" w:rsidRPr="007C60E3" w:rsidRDefault="007C60E3" w:rsidP="007C60E3">
      <w:pPr>
        <w:pStyle w:val="Bibliography"/>
        <w:spacing w:after="0"/>
        <w:ind w:left="450" w:hanging="450"/>
        <w:rPr>
          <w:sz w:val="24"/>
        </w:rPr>
      </w:pPr>
      <w:r w:rsidRPr="007C60E3">
        <w:rPr>
          <w:sz w:val="24"/>
        </w:rPr>
        <w:t xml:space="preserve">19. </w:t>
      </w:r>
      <w:r w:rsidRPr="007C60E3">
        <w:rPr>
          <w:sz w:val="24"/>
        </w:rPr>
        <w:tab/>
        <w:t>US Preventive Services Task Force. Draft Recommendation Statement: Breast Cancer: Screening [Internet]. 2015 [cited 2015 Jul 28]. Available from: http://www.uspreventiveservicestaskforce.org/Page/Document/RecommendationStatementDraft/breast-cancer-screening1</w:t>
      </w:r>
      <w:r w:rsidRPr="007C60E3">
        <w:rPr>
          <w:sz w:val="24"/>
        </w:rPr>
        <w:br/>
      </w:r>
    </w:p>
    <w:p w14:paraId="0AB1DA50" w14:textId="77777777" w:rsidR="007C60E3" w:rsidRPr="007C60E3" w:rsidRDefault="007C60E3" w:rsidP="007C60E3">
      <w:pPr>
        <w:pStyle w:val="Bibliography"/>
        <w:spacing w:after="0"/>
        <w:ind w:left="450" w:hanging="450"/>
        <w:rPr>
          <w:sz w:val="24"/>
        </w:rPr>
      </w:pPr>
      <w:r w:rsidRPr="007C60E3">
        <w:rPr>
          <w:sz w:val="24"/>
        </w:rPr>
        <w:t xml:space="preserve">20. </w:t>
      </w:r>
      <w:r w:rsidRPr="007C60E3">
        <w:rPr>
          <w:sz w:val="24"/>
        </w:rPr>
        <w:tab/>
        <w:t>Stout NK, Knudsen AB, Kong CY (Joey), McMahon PM, Gazelle GS. Calibration Methods Used in Cancer Simulation Models and Suggested Reporting Guidelines. PharmacoEconomics 2009;27(7):533–45.</w:t>
      </w:r>
      <w:r w:rsidRPr="007C60E3">
        <w:rPr>
          <w:sz w:val="24"/>
        </w:rPr>
        <w:br/>
        <w:t xml:space="preserve"> </w:t>
      </w:r>
    </w:p>
    <w:p w14:paraId="6410E95B"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1. </w:t>
      </w:r>
      <w:r w:rsidRPr="007C60E3">
        <w:rPr>
          <w:sz w:val="24"/>
        </w:rPr>
        <w:tab/>
        <w:t>Consensus statement: treatment of early-stage breast cancer. National Institutes of Health Consensus Development Panel. J Natl Cancer Inst Monogr 1992;(11):1–5.</w:t>
      </w:r>
      <w:r w:rsidRPr="007C60E3">
        <w:rPr>
          <w:sz w:val="24"/>
        </w:rPr>
        <w:br/>
        <w:t xml:space="preserve"> </w:t>
      </w:r>
    </w:p>
    <w:p w14:paraId="77D52E08"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2. </w:t>
      </w:r>
      <w:r w:rsidRPr="007C60E3">
        <w:rPr>
          <w:sz w:val="24"/>
        </w:rPr>
        <w:tab/>
        <w:t>Fisher B, Costantino JP, Wickerham DL, et al. Tamoxifen for Prevention of Breast Cancer: Report of the National Surgical Adjuvant Breast and Bowel Project P-1 Study. J Natl Cancer Inst 1998;90(18):1371–88.</w:t>
      </w:r>
      <w:r w:rsidRPr="007C60E3">
        <w:rPr>
          <w:sz w:val="24"/>
        </w:rPr>
        <w:br/>
        <w:t xml:space="preserve"> </w:t>
      </w:r>
    </w:p>
    <w:p w14:paraId="4853F147"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3. </w:t>
      </w:r>
      <w:r w:rsidRPr="007C60E3">
        <w:rPr>
          <w:sz w:val="24"/>
        </w:rPr>
        <w:tab/>
        <w:t>Bonadonna G, Brusamolino E, Valagussa P, et al. Combination Chemotherapy as an Adjuvant Treatment in Operable Breast Cancer. N Engl J Med 1976;294(8):405–10.</w:t>
      </w:r>
      <w:r w:rsidRPr="007C60E3">
        <w:rPr>
          <w:sz w:val="24"/>
        </w:rPr>
        <w:br/>
        <w:t xml:space="preserve"> </w:t>
      </w:r>
    </w:p>
    <w:p w14:paraId="575BFABF" w14:textId="77777777" w:rsidR="007C60E3" w:rsidRPr="007C60E3" w:rsidRDefault="007C60E3" w:rsidP="007C60E3">
      <w:pPr>
        <w:pStyle w:val="Bibliography"/>
        <w:tabs>
          <w:tab w:val="clear" w:pos="380"/>
        </w:tabs>
        <w:spacing w:after="0"/>
        <w:ind w:left="450" w:hanging="450"/>
        <w:rPr>
          <w:sz w:val="24"/>
        </w:rPr>
      </w:pPr>
      <w:r w:rsidRPr="007C60E3">
        <w:rPr>
          <w:sz w:val="24"/>
        </w:rPr>
        <w:t xml:space="preserve">24. </w:t>
      </w:r>
      <w:r w:rsidRPr="007C60E3">
        <w:rPr>
          <w:sz w:val="24"/>
        </w:rPr>
        <w:tab/>
        <w:t>Hunink MM, Goldman L, Tosteson AA, et al. The recent decline in mortality from coronary heart disease, 1980-1990: The effect of secular trends in risk factors and treatment. JAMA 1997;277(7):535–42.</w:t>
      </w:r>
      <w:r w:rsidRPr="007C60E3">
        <w:rPr>
          <w:sz w:val="24"/>
        </w:rPr>
        <w:br/>
        <w:t xml:space="preserve"> </w:t>
      </w:r>
    </w:p>
    <w:p w14:paraId="7EAF55F0" w14:textId="77777777" w:rsidR="007C60E3" w:rsidRPr="007C60E3" w:rsidRDefault="007C60E3" w:rsidP="007C60E3">
      <w:pPr>
        <w:pStyle w:val="Bibliography"/>
        <w:tabs>
          <w:tab w:val="clear" w:pos="380"/>
        </w:tabs>
        <w:spacing w:after="0"/>
        <w:ind w:left="540" w:hanging="540"/>
        <w:rPr>
          <w:sz w:val="24"/>
        </w:rPr>
      </w:pPr>
      <w:r w:rsidRPr="007C60E3">
        <w:rPr>
          <w:sz w:val="24"/>
        </w:rPr>
        <w:lastRenderedPageBreak/>
        <w:t xml:space="preserve">25. </w:t>
      </w:r>
      <w:r w:rsidRPr="007C60E3">
        <w:rPr>
          <w:sz w:val="24"/>
        </w:rPr>
        <w:tab/>
        <w:t>Weisfeldt ML, Zieman SJ. Advances In The Prevention And Treatment Of Cardiovascular Disease. Health Aff (Millwood) 2007;26(1):25–37.</w:t>
      </w:r>
      <w:r w:rsidRPr="007C60E3">
        <w:rPr>
          <w:sz w:val="24"/>
        </w:rPr>
        <w:br/>
        <w:t xml:space="preserve"> </w:t>
      </w:r>
    </w:p>
    <w:p w14:paraId="2780CF40"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6. </w:t>
      </w:r>
      <w:r w:rsidRPr="007C60E3">
        <w:rPr>
          <w:sz w:val="24"/>
        </w:rPr>
        <w:tab/>
        <w:t>Schairer C, Mink PJ, Carroll L, Devesa SS. Probabilities of Death From Breast Cancer and Other Causes Among Female Breast Cancer Patients. J Natl Cancer Inst 2004;96(17):1311–21.</w:t>
      </w:r>
      <w:r w:rsidRPr="007C60E3">
        <w:rPr>
          <w:sz w:val="24"/>
        </w:rPr>
        <w:br/>
        <w:t xml:space="preserve"> </w:t>
      </w:r>
    </w:p>
    <w:p w14:paraId="139B95DB"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7. </w:t>
      </w:r>
      <w:r w:rsidRPr="007C60E3">
        <w:rPr>
          <w:sz w:val="24"/>
        </w:rPr>
        <w:tab/>
        <w:t>Percy C, Stanek E, Gloeckler L. Accuracy of cancer death certificates and its effect on cancer mortality statistics. Am J Public Health 1981;71(3):242–50.</w:t>
      </w:r>
      <w:r w:rsidRPr="007C60E3">
        <w:rPr>
          <w:sz w:val="24"/>
        </w:rPr>
        <w:br/>
        <w:t xml:space="preserve"> </w:t>
      </w:r>
    </w:p>
    <w:p w14:paraId="52D0B099"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8. </w:t>
      </w:r>
      <w:r w:rsidRPr="007C60E3">
        <w:rPr>
          <w:sz w:val="24"/>
        </w:rPr>
        <w:tab/>
        <w:t>German RR, Fink AK, Heron M, et al. The accuracy of cancer mortality statistics based on death certificates in the United States. Cancer Epidemiol 2011;35(2):126–31.</w:t>
      </w:r>
      <w:r w:rsidRPr="007C60E3">
        <w:rPr>
          <w:sz w:val="24"/>
        </w:rPr>
        <w:br/>
        <w:t xml:space="preserve"> </w:t>
      </w:r>
    </w:p>
    <w:p w14:paraId="2B13C6B5"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29. </w:t>
      </w:r>
      <w:r w:rsidRPr="007C60E3">
        <w:rPr>
          <w:sz w:val="24"/>
        </w:rPr>
        <w:tab/>
        <w:t>Schneider KL, Lapane KL, Clark MA, Rakowski W. Using Small-Area Estimation to Describe County-Level Disparities in Mammography. Prev Chronic Dis [Internet] 2009 [cited 2015 Jun 12];6(4). Available from: http://www.ncbi.nlm.nih.gov/pmc/articles/PMC2774639/</w:t>
      </w:r>
      <w:r w:rsidRPr="007C60E3">
        <w:rPr>
          <w:sz w:val="24"/>
        </w:rPr>
        <w:br/>
      </w:r>
    </w:p>
    <w:p w14:paraId="30BAE186" w14:textId="77777777" w:rsidR="007C60E3" w:rsidRPr="007C60E3" w:rsidRDefault="007C60E3" w:rsidP="007C60E3">
      <w:pPr>
        <w:pStyle w:val="Bibliography"/>
        <w:tabs>
          <w:tab w:val="clear" w:pos="380"/>
        </w:tabs>
        <w:spacing w:after="0"/>
        <w:ind w:left="540" w:hanging="540"/>
        <w:rPr>
          <w:sz w:val="24"/>
        </w:rPr>
      </w:pPr>
      <w:r w:rsidRPr="007C60E3">
        <w:rPr>
          <w:sz w:val="24"/>
        </w:rPr>
        <w:t xml:space="preserve">30. </w:t>
      </w:r>
      <w:r w:rsidRPr="007C60E3">
        <w:rPr>
          <w:sz w:val="24"/>
        </w:rPr>
        <w:tab/>
        <w:t>Merrill RM, Dearden KA. How representative are the surveillance, epidemiology, and end results (SEER) Program cancer data of the United States? Cancer Causes Control 2004;15(10):1027–34.</w:t>
      </w:r>
      <w:r w:rsidRPr="007C60E3">
        <w:rPr>
          <w:sz w:val="24"/>
        </w:rPr>
        <w:br/>
        <w:t xml:space="preserve"> </w:t>
      </w:r>
    </w:p>
    <w:p w14:paraId="75DDED04" w14:textId="0B48E09C" w:rsidR="00BB4E57" w:rsidRDefault="007C60E3" w:rsidP="007C60E3">
      <w:pPr>
        <w:spacing w:line="240" w:lineRule="auto"/>
      </w:pPr>
      <w:r>
        <w:rPr>
          <w:sz w:val="24"/>
          <w:szCs w:val="24"/>
        </w:rPr>
        <w:fldChar w:fldCharType="end"/>
      </w:r>
      <w:r w:rsidR="00BB4E57">
        <w:br w:type="page"/>
      </w:r>
    </w:p>
    <w:p w14:paraId="5DDAA3AB" w14:textId="109B938B" w:rsidR="00226350" w:rsidRPr="007C60E3" w:rsidRDefault="00BB4E57" w:rsidP="008D20E9">
      <w:pPr>
        <w:pStyle w:val="Normal1"/>
        <w:spacing w:line="480" w:lineRule="auto"/>
        <w:rPr>
          <w:b/>
          <w:sz w:val="24"/>
        </w:rPr>
      </w:pPr>
      <w:r w:rsidRPr="007C60E3">
        <w:rPr>
          <w:b/>
          <w:sz w:val="24"/>
        </w:rPr>
        <w:lastRenderedPageBreak/>
        <w:t>Figure Title</w:t>
      </w:r>
      <w:r w:rsidR="00EB106E" w:rsidRPr="007C60E3">
        <w:rPr>
          <w:b/>
          <w:sz w:val="24"/>
        </w:rPr>
        <w:t>s</w:t>
      </w:r>
      <w:r w:rsidRPr="007C60E3">
        <w:rPr>
          <w:b/>
          <w:sz w:val="24"/>
        </w:rPr>
        <w:t xml:space="preserve"> and Legend</w:t>
      </w:r>
      <w:r w:rsidR="00EB106E" w:rsidRPr="007C60E3">
        <w:rPr>
          <w:b/>
          <w:sz w:val="24"/>
        </w:rPr>
        <w:t>s</w:t>
      </w:r>
    </w:p>
    <w:p w14:paraId="68C90084" w14:textId="71A2001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0225BA39" w14:textId="77777777" w:rsidR="00863353" w:rsidRPr="007C60E3" w:rsidRDefault="00863353" w:rsidP="00863353">
      <w:pPr>
        <w:pStyle w:val="Normal1"/>
        <w:spacing w:line="240" w:lineRule="auto"/>
        <w:rPr>
          <w:sz w:val="24"/>
        </w:rPr>
      </w:pPr>
    </w:p>
    <w:p w14:paraId="32857884" w14:textId="1A1BEDC2"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7C65D041" w14:textId="77777777" w:rsidR="00863353" w:rsidRPr="007C60E3" w:rsidRDefault="00863353" w:rsidP="00863353">
      <w:pPr>
        <w:pStyle w:val="Normal1"/>
        <w:spacing w:line="240" w:lineRule="auto"/>
        <w:rPr>
          <w:sz w:val="24"/>
        </w:rPr>
      </w:pPr>
    </w:p>
    <w:p w14:paraId="68F34C9E" w14:textId="6B1B2F8B"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58CF35AB" w14:textId="77777777" w:rsidR="00BB4E57" w:rsidRPr="007C60E3" w:rsidRDefault="00BB4E57" w:rsidP="00863353">
      <w:pPr>
        <w:pStyle w:val="Normal1"/>
        <w:spacing w:line="240" w:lineRule="auto"/>
        <w:rPr>
          <w:sz w:val="24"/>
        </w:rPr>
      </w:pPr>
    </w:p>
    <w:p w14:paraId="204ACD05" w14:textId="7864C3EE" w:rsidR="00863353" w:rsidRPr="007C60E3" w:rsidRDefault="00CB35E5" w:rsidP="00863353">
      <w:pPr>
        <w:pStyle w:val="Normal1"/>
        <w:spacing w:line="240" w:lineRule="auto"/>
        <w:rPr>
          <w:sz w:val="24"/>
        </w:rPr>
      </w:pPr>
      <w:r w:rsidRPr="007C60E3">
        <w:rPr>
          <w:sz w:val="24"/>
        </w:rPr>
        <w:t xml:space="preserve">Overall gain in life expectancy (years) and the contribution of the temporal shift in tumor size (by tumor size and net contribution) and reductions in case fatality rates from breast cancer and competing causes of death.  </w:t>
      </w:r>
    </w:p>
    <w:p w14:paraId="4CBD72C1" w14:textId="77777777" w:rsidR="00CB35E5" w:rsidRPr="007C60E3" w:rsidRDefault="00CB35E5" w:rsidP="00863353">
      <w:pPr>
        <w:pStyle w:val="Normal1"/>
        <w:spacing w:line="240" w:lineRule="auto"/>
        <w:rPr>
          <w:sz w:val="24"/>
        </w:rPr>
      </w:pPr>
    </w:p>
    <w:p w14:paraId="70A801DE" w14:textId="77777777" w:rsidR="00BB4E57" w:rsidRPr="007C60E3" w:rsidRDefault="00BB4E57" w:rsidP="00863353">
      <w:pPr>
        <w:pStyle w:val="Normal1"/>
        <w:spacing w:line="240" w:lineRule="auto"/>
        <w:rPr>
          <w:sz w:val="24"/>
        </w:rPr>
      </w:pPr>
      <w:r w:rsidRPr="007C60E3">
        <w:rPr>
          <w:sz w:val="24"/>
        </w:rPr>
        <w:t xml:space="preserve">Figure 3.  </w:t>
      </w:r>
      <w:r w:rsidR="00863353" w:rsidRPr="007C60E3">
        <w:rPr>
          <w:sz w:val="24"/>
        </w:rPr>
        <w:t xml:space="preserve">Contributions to Gain in Life Expectancy, Varying Level of Overdiagnosis </w:t>
      </w:r>
    </w:p>
    <w:p w14:paraId="1AE8222B" w14:textId="77777777" w:rsidR="00CB35E5" w:rsidRPr="007C60E3" w:rsidRDefault="00CB35E5">
      <w:pPr>
        <w:rPr>
          <w:sz w:val="24"/>
        </w:rPr>
      </w:pPr>
      <w:bookmarkStart w:id="0" w:name="_GoBack"/>
      <w:bookmarkEnd w:id="0"/>
    </w:p>
    <w:p w14:paraId="785CA5AB" w14:textId="2E28C018"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A526D1">
        <w:rPr>
          <w:rFonts w:eastAsia="ＭＳ ゴシック"/>
          <w:sz w:val="24"/>
          <w:szCs w:val="24"/>
        </w:rPr>
        <w:t>≤</w:t>
      </w:r>
      <w:r w:rsidRPr="00A526D1">
        <w:rPr>
          <w:sz w:val="24"/>
          <w:szCs w:val="24"/>
        </w:rPr>
        <w:t>3cm from 0% to 31%.</w:t>
      </w:r>
      <w:r w:rsidR="00BB4E57" w:rsidRPr="00A526D1">
        <w:rPr>
          <w:sz w:val="24"/>
          <w:szCs w:val="24"/>
        </w:rPr>
        <w:br w:type="page"/>
      </w:r>
    </w:p>
    <w:p w14:paraId="154C936D" w14:textId="77777777" w:rsidR="00BB4E57" w:rsidRPr="00C36E41" w:rsidRDefault="00BB4E57" w:rsidP="008D20E9">
      <w:pPr>
        <w:pStyle w:val="Normal1"/>
        <w:spacing w:line="480" w:lineRule="auto"/>
        <w:rPr>
          <w:sz w:val="24"/>
          <w:szCs w:val="24"/>
        </w:rPr>
      </w:pPr>
      <w:r w:rsidRPr="00C36E41">
        <w:rPr>
          <w:sz w:val="24"/>
          <w:szCs w:val="24"/>
        </w:rPr>
        <w:lastRenderedPageBreak/>
        <w:t xml:space="preserve">Table 1. </w:t>
      </w:r>
      <w:r w:rsidR="00863353">
        <w:rPr>
          <w:sz w:val="24"/>
          <w:szCs w:val="24"/>
        </w:rPr>
        <w:t>Contribution of Earlier Detection by Age Group</w:t>
      </w:r>
    </w:p>
    <w:p w14:paraId="35C06B47"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1B319B99" w14:textId="77777777" w:rsidTr="007C60E3">
        <w:tc>
          <w:tcPr>
            <w:tcW w:w="2343" w:type="dxa"/>
            <w:tcMar>
              <w:top w:w="100" w:type="dxa"/>
              <w:left w:w="29" w:type="dxa"/>
              <w:bottom w:w="100" w:type="dxa"/>
              <w:right w:w="29" w:type="dxa"/>
            </w:tcMar>
          </w:tcPr>
          <w:p w14:paraId="31E062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083D19C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2B1336FF" w14:textId="77777777" w:rsidR="00BB4E57" w:rsidRPr="008D20E9" w:rsidRDefault="00BB4E57" w:rsidP="00F62C08">
            <w:pPr>
              <w:pStyle w:val="Normal1"/>
              <w:spacing w:line="240" w:lineRule="auto"/>
              <w:jc w:val="right"/>
              <w:rPr>
                <w:sz w:val="24"/>
                <w:szCs w:val="24"/>
              </w:rPr>
            </w:pPr>
          </w:p>
        </w:tc>
      </w:tr>
      <w:tr w:rsidR="00BB4E57" w:rsidRPr="008D20E9" w14:paraId="2CEC4E3C" w14:textId="77777777" w:rsidTr="007C60E3">
        <w:trPr>
          <w:gridAfter w:val="1"/>
          <w:wAfter w:w="256" w:type="dxa"/>
        </w:trPr>
        <w:tc>
          <w:tcPr>
            <w:tcW w:w="2343" w:type="dxa"/>
            <w:tcMar>
              <w:top w:w="100" w:type="dxa"/>
              <w:left w:w="29" w:type="dxa"/>
              <w:bottom w:w="100" w:type="dxa"/>
              <w:right w:w="29" w:type="dxa"/>
            </w:tcMar>
          </w:tcPr>
          <w:p w14:paraId="592AF095"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5F5C6037"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75E400E2"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702D550"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52BE379A"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6667EB1B"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3BB354AF"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69C48A4C" w14:textId="4BCA7F61"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3FA85D0"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4E05F3A6" w14:textId="77777777" w:rsidTr="007C60E3">
        <w:trPr>
          <w:gridAfter w:val="1"/>
          <w:wAfter w:w="256" w:type="dxa"/>
        </w:trPr>
        <w:tc>
          <w:tcPr>
            <w:tcW w:w="2343" w:type="dxa"/>
            <w:tcMar>
              <w:top w:w="100" w:type="dxa"/>
              <w:left w:w="29" w:type="dxa"/>
              <w:bottom w:w="100" w:type="dxa"/>
              <w:right w:w="29" w:type="dxa"/>
            </w:tcMar>
          </w:tcPr>
          <w:p w14:paraId="00822D31"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1D0C58A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7DB23D82"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39EEA212"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12CC55BF"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4402459F"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2635B84F"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75EC767A"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B8A26FA"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57EECE56" w14:textId="77777777" w:rsidTr="007C60E3">
        <w:trPr>
          <w:gridAfter w:val="1"/>
          <w:wAfter w:w="256" w:type="dxa"/>
        </w:trPr>
        <w:tc>
          <w:tcPr>
            <w:tcW w:w="2343" w:type="dxa"/>
            <w:tcMar>
              <w:top w:w="100" w:type="dxa"/>
              <w:left w:w="29" w:type="dxa"/>
              <w:bottom w:w="100" w:type="dxa"/>
              <w:right w:w="29" w:type="dxa"/>
            </w:tcMar>
          </w:tcPr>
          <w:p w14:paraId="5561154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087AF754"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706F0883"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6EA66FDD"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021E6F3E"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49E5E09"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A8A682C"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ACB35DB"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DDCC2F"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AAA1DA9"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7F6E99F9"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5115DDDE"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4EED6397"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04127ED0"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549794B4"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56309E7F"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223D5790"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2654F898"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24D1AB6C"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67DE6FC6"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0B40A48E"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49F58BFD"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6C084FC9"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15E9BAEC"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42B4AE99"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89B0CA2"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5F406FA7"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46083A7A"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44B827DF"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B72EFFF" w14:textId="77777777" w:rsidR="00BB4E57" w:rsidRPr="00C36E41" w:rsidRDefault="00BB4E57" w:rsidP="008D20E9">
      <w:pPr>
        <w:pStyle w:val="Normal1"/>
        <w:spacing w:line="480" w:lineRule="auto"/>
        <w:rPr>
          <w:sz w:val="24"/>
          <w:szCs w:val="24"/>
        </w:rPr>
      </w:pPr>
    </w:p>
    <w:p w14:paraId="636DE725" w14:textId="77777777" w:rsidR="00BB4E57" w:rsidRPr="00C36E41" w:rsidRDefault="00C36E41" w:rsidP="00BB4E57">
      <w:pPr>
        <w:rPr>
          <w:sz w:val="24"/>
          <w:szCs w:val="24"/>
        </w:rPr>
      </w:pPr>
      <w:r w:rsidRPr="00C36E41">
        <w:rPr>
          <w:sz w:val="24"/>
          <w:szCs w:val="24"/>
        </w:rPr>
        <w:t>Note: cm=centimeter.</w:t>
      </w:r>
    </w:p>
    <w:p w14:paraId="0A496AA9" w14:textId="77777777" w:rsidR="00BB4E57" w:rsidRPr="00BB4E57" w:rsidRDefault="00BB4E57" w:rsidP="00BB4E57"/>
    <w:p w14:paraId="3D8D7E4E" w14:textId="77777777" w:rsidR="00BB4E57" w:rsidRPr="00BB4E57" w:rsidRDefault="00BB4E57" w:rsidP="00BB4E57"/>
    <w:p w14:paraId="783356EA" w14:textId="77777777" w:rsidR="00BB4E57" w:rsidRDefault="00BB4E57" w:rsidP="00BB4E57"/>
    <w:p w14:paraId="649A5461"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trackRevisions/>
  <w:defaultTabStop w:val="720"/>
  <w:characterSpacingControl w:val="doNotCompress"/>
  <w:compat>
    <w:compatSetting w:name="compatibilityMode" w:uri="http://schemas.microsoft.com/office/word" w:val="14"/>
  </w:compat>
  <w:rsids>
    <w:rsidRoot w:val="00226350"/>
    <w:rsid w:val="000549FB"/>
    <w:rsid w:val="000572AB"/>
    <w:rsid w:val="0006370B"/>
    <w:rsid w:val="00065CBA"/>
    <w:rsid w:val="0006635C"/>
    <w:rsid w:val="000958AC"/>
    <w:rsid w:val="000B1D4C"/>
    <w:rsid w:val="000C19FF"/>
    <w:rsid w:val="000D0DFD"/>
    <w:rsid w:val="000E2307"/>
    <w:rsid w:val="001019B4"/>
    <w:rsid w:val="001054ED"/>
    <w:rsid w:val="00135A0F"/>
    <w:rsid w:val="00142FC8"/>
    <w:rsid w:val="001607AA"/>
    <w:rsid w:val="0019494F"/>
    <w:rsid w:val="00197AAB"/>
    <w:rsid w:val="001D0377"/>
    <w:rsid w:val="001D0C3C"/>
    <w:rsid w:val="001E777C"/>
    <w:rsid w:val="001F50E7"/>
    <w:rsid w:val="002244D3"/>
    <w:rsid w:val="00226350"/>
    <w:rsid w:val="00232A27"/>
    <w:rsid w:val="00284D11"/>
    <w:rsid w:val="00293907"/>
    <w:rsid w:val="0029416B"/>
    <w:rsid w:val="002B0625"/>
    <w:rsid w:val="00300279"/>
    <w:rsid w:val="00315E0A"/>
    <w:rsid w:val="00327FAB"/>
    <w:rsid w:val="00330391"/>
    <w:rsid w:val="00333115"/>
    <w:rsid w:val="00354ABC"/>
    <w:rsid w:val="00357CF1"/>
    <w:rsid w:val="00357FC4"/>
    <w:rsid w:val="00360AA5"/>
    <w:rsid w:val="0036720A"/>
    <w:rsid w:val="00372E30"/>
    <w:rsid w:val="00373E3D"/>
    <w:rsid w:val="003E0830"/>
    <w:rsid w:val="003E27F5"/>
    <w:rsid w:val="003E4FD1"/>
    <w:rsid w:val="003E7278"/>
    <w:rsid w:val="003E78F7"/>
    <w:rsid w:val="0040048B"/>
    <w:rsid w:val="00407819"/>
    <w:rsid w:val="00416547"/>
    <w:rsid w:val="00425009"/>
    <w:rsid w:val="00435CD7"/>
    <w:rsid w:val="00454D9D"/>
    <w:rsid w:val="00474B87"/>
    <w:rsid w:val="0049107A"/>
    <w:rsid w:val="0055083B"/>
    <w:rsid w:val="00584AFD"/>
    <w:rsid w:val="005961EC"/>
    <w:rsid w:val="005A1953"/>
    <w:rsid w:val="005C5769"/>
    <w:rsid w:val="005E6591"/>
    <w:rsid w:val="00610B58"/>
    <w:rsid w:val="00632CA1"/>
    <w:rsid w:val="00666234"/>
    <w:rsid w:val="00686F13"/>
    <w:rsid w:val="006A4329"/>
    <w:rsid w:val="007327EC"/>
    <w:rsid w:val="0075486B"/>
    <w:rsid w:val="00763EE8"/>
    <w:rsid w:val="00786A52"/>
    <w:rsid w:val="007C60E3"/>
    <w:rsid w:val="008048FF"/>
    <w:rsid w:val="00834B54"/>
    <w:rsid w:val="00863353"/>
    <w:rsid w:val="008659E5"/>
    <w:rsid w:val="00871F4B"/>
    <w:rsid w:val="008A0B13"/>
    <w:rsid w:val="008A435D"/>
    <w:rsid w:val="008B1EBF"/>
    <w:rsid w:val="008C01DB"/>
    <w:rsid w:val="008D20E9"/>
    <w:rsid w:val="008D387C"/>
    <w:rsid w:val="00903EAD"/>
    <w:rsid w:val="00950717"/>
    <w:rsid w:val="0096522B"/>
    <w:rsid w:val="00987C4E"/>
    <w:rsid w:val="00A01F87"/>
    <w:rsid w:val="00A0398B"/>
    <w:rsid w:val="00A1059B"/>
    <w:rsid w:val="00A526D1"/>
    <w:rsid w:val="00A755FC"/>
    <w:rsid w:val="00A81DFD"/>
    <w:rsid w:val="00A82A42"/>
    <w:rsid w:val="00A86484"/>
    <w:rsid w:val="00A92655"/>
    <w:rsid w:val="00A927B2"/>
    <w:rsid w:val="00A963EB"/>
    <w:rsid w:val="00AA376E"/>
    <w:rsid w:val="00AB5144"/>
    <w:rsid w:val="00AD3DAC"/>
    <w:rsid w:val="00AE0563"/>
    <w:rsid w:val="00AF24DA"/>
    <w:rsid w:val="00B01AF9"/>
    <w:rsid w:val="00B35181"/>
    <w:rsid w:val="00B53691"/>
    <w:rsid w:val="00B56C03"/>
    <w:rsid w:val="00B75225"/>
    <w:rsid w:val="00B8287F"/>
    <w:rsid w:val="00B91CFC"/>
    <w:rsid w:val="00BB4E57"/>
    <w:rsid w:val="00BC2E1B"/>
    <w:rsid w:val="00BE474C"/>
    <w:rsid w:val="00C32860"/>
    <w:rsid w:val="00C35FBF"/>
    <w:rsid w:val="00C36E41"/>
    <w:rsid w:val="00C429CC"/>
    <w:rsid w:val="00C97614"/>
    <w:rsid w:val="00CB35E5"/>
    <w:rsid w:val="00CE77AC"/>
    <w:rsid w:val="00D33B69"/>
    <w:rsid w:val="00D50A70"/>
    <w:rsid w:val="00D825F7"/>
    <w:rsid w:val="00D86190"/>
    <w:rsid w:val="00D90772"/>
    <w:rsid w:val="00DD1080"/>
    <w:rsid w:val="00DD28C8"/>
    <w:rsid w:val="00DE06B2"/>
    <w:rsid w:val="00DF26D8"/>
    <w:rsid w:val="00E03920"/>
    <w:rsid w:val="00E05997"/>
    <w:rsid w:val="00E10D64"/>
    <w:rsid w:val="00E63FFB"/>
    <w:rsid w:val="00E91969"/>
    <w:rsid w:val="00E92EEC"/>
    <w:rsid w:val="00E95610"/>
    <w:rsid w:val="00EB106E"/>
    <w:rsid w:val="00EB2808"/>
    <w:rsid w:val="00EC7589"/>
    <w:rsid w:val="00F149AB"/>
    <w:rsid w:val="00F16533"/>
    <w:rsid w:val="00F36A7F"/>
    <w:rsid w:val="00F62C08"/>
    <w:rsid w:val="00F644DA"/>
    <w:rsid w:val="00F94264"/>
    <w:rsid w:val="00FB1A51"/>
    <w:rsid w:val="00FB5CAE"/>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BF4D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E7B75D-98CE-D44D-946E-B669DCE1A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0</Pages>
  <Words>15303</Words>
  <Characters>87230</Characters>
  <Application>Microsoft Macintosh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023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iram Beltran-Sanchez</dc:creator>
  <cp:lastModifiedBy>Samir Soneji</cp:lastModifiedBy>
  <cp:revision>5</cp:revision>
  <cp:lastPrinted>2015-07-29T17:55:00Z</cp:lastPrinted>
  <dcterms:created xsi:type="dcterms:W3CDTF">2015-07-30T00:17:00Z</dcterms:created>
  <dcterms:modified xsi:type="dcterms:W3CDTF">2015-07-30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DUuYkpGw"/&gt;&lt;style id="http://www.zotero.org/styles/the-new-england-journal-of-medicine"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0"/&gt;&lt;/prefs&gt;&lt;/data&gt;</vt:lpwstr>
  </property>
</Properties>
</file>